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0AE550" w14:textId="77777777" w:rsidR="00842BCA" w:rsidRPr="00842BCA" w:rsidRDefault="00842BCA" w:rsidP="0036586D">
      <w:pPr>
        <w:pStyle w:val="Notouch1"/>
      </w:pPr>
      <w:r w:rsidRPr="00842BCA">
        <w:t>ПРАВИТЕЛЬСТВО РОССИЙСКОЙ ФЕДЕРАЦИИ</w:t>
      </w:r>
    </w:p>
    <w:p w14:paraId="000BFDCA" w14:textId="77777777" w:rsidR="00842BCA" w:rsidRPr="00842BCA" w:rsidRDefault="00842BCA" w:rsidP="00413D8F">
      <w:pPr>
        <w:pStyle w:val="Notouch1"/>
      </w:pPr>
      <w:r w:rsidRPr="00842BCA">
        <w:t>НАЦИОНАЛЬНЫЙ ИССЛЕДОВАТЕЛЬСКИЙ УНИВЕРСИТЕТ</w:t>
      </w:r>
    </w:p>
    <w:p w14:paraId="6713EC0C" w14:textId="77777777" w:rsidR="00842BCA" w:rsidRPr="00842BCA" w:rsidRDefault="00842BCA" w:rsidP="00413D8F">
      <w:pPr>
        <w:pStyle w:val="Notouch1"/>
      </w:pPr>
      <w:r w:rsidRPr="00842BCA">
        <w:t>«ВЫСШАЯ ШКОЛА ЭКОНОМИКИ»</w:t>
      </w:r>
    </w:p>
    <w:p w14:paraId="02537503" w14:textId="77777777" w:rsidR="00842BCA" w:rsidRPr="00842BCA" w:rsidRDefault="00842BCA" w:rsidP="00413D8F">
      <w:pPr>
        <w:pStyle w:val="Notouch1"/>
        <w:rPr>
          <w:rFonts w:eastAsiaTheme="minorHAnsi"/>
        </w:rPr>
      </w:pPr>
    </w:p>
    <w:p w14:paraId="56BC9D60" w14:textId="77777777" w:rsidR="00842BCA" w:rsidRPr="00842BCA" w:rsidRDefault="00842BCA" w:rsidP="0036586D">
      <w:pPr>
        <w:pStyle w:val="Notouch2"/>
      </w:pPr>
      <w:r w:rsidRPr="00842BCA">
        <w:t>Факультет компьютерных наук</w:t>
      </w:r>
    </w:p>
    <w:p w14:paraId="1CEE48F1" w14:textId="77777777" w:rsidR="00842BCA" w:rsidRPr="00842BCA" w:rsidRDefault="00842BCA" w:rsidP="0036586D">
      <w:pPr>
        <w:pStyle w:val="Notouch2"/>
      </w:pPr>
      <w:r w:rsidRPr="00842BCA">
        <w:t>Департамент программной инженерии</w:t>
      </w:r>
    </w:p>
    <w:tbl>
      <w:tblPr>
        <w:tblStyle w:val="TableGrid"/>
        <w:tblpPr w:leftFromText="180" w:rightFromText="180" w:vertAnchor="text" w:horzAnchor="margin" w:tblpY="240"/>
        <w:tblW w:w="0" w:type="auto"/>
        <w:tblLook w:val="04A0" w:firstRow="1" w:lastRow="0" w:firstColumn="1" w:lastColumn="0" w:noHBand="0" w:noVBand="1"/>
      </w:tblPr>
      <w:tblGrid>
        <w:gridCol w:w="4690"/>
        <w:gridCol w:w="4664"/>
      </w:tblGrid>
      <w:tr w:rsidR="00842BCA" w:rsidRPr="00842BCA" w14:paraId="1A55B40F" w14:textId="77777777" w:rsidTr="00C0259A">
        <w:trPr>
          <w:trHeight w:val="2488"/>
        </w:trPr>
        <w:tc>
          <w:tcPr>
            <w:tcW w:w="4813" w:type="dxa"/>
            <w:tcBorders>
              <w:top w:val="nil"/>
              <w:left w:val="nil"/>
              <w:bottom w:val="nil"/>
              <w:right w:val="nil"/>
            </w:tcBorders>
          </w:tcPr>
          <w:p w14:paraId="7C710097" w14:textId="77777777" w:rsidR="00842BCA" w:rsidRPr="00842BCA" w:rsidRDefault="00842BCA" w:rsidP="0036586D">
            <w:pPr>
              <w:pStyle w:val="Notouch2"/>
            </w:pPr>
            <w:r w:rsidRPr="00842BCA">
              <w:t>СОГЛАСОВАНО</w:t>
            </w:r>
          </w:p>
          <w:p w14:paraId="1630A628" w14:textId="77777777" w:rsidR="00842BCA" w:rsidRPr="00842BCA" w:rsidRDefault="00842BCA" w:rsidP="0036586D">
            <w:pPr>
              <w:pStyle w:val="Notouch2"/>
            </w:pPr>
            <w:r w:rsidRPr="00842BCA">
              <w:t>Научный руководитель</w:t>
            </w:r>
          </w:p>
          <w:p w14:paraId="63630566" w14:textId="77777777" w:rsidR="00842BCA" w:rsidRPr="00842BCA" w:rsidRDefault="00842BCA" w:rsidP="0036586D">
            <w:pPr>
              <w:pStyle w:val="Notouch2"/>
            </w:pPr>
            <w:r w:rsidRPr="00842BCA">
              <w:t>старший преподаватель</w:t>
            </w:r>
          </w:p>
          <w:p w14:paraId="68D31516" w14:textId="77777777" w:rsidR="00842BCA" w:rsidRPr="00842BCA" w:rsidRDefault="00842BCA" w:rsidP="0036586D">
            <w:pPr>
              <w:pStyle w:val="Notouch2"/>
            </w:pPr>
            <w:r w:rsidRPr="00842BCA">
              <w:t>департамента больших данных и информационного поиска</w:t>
            </w:r>
          </w:p>
          <w:p w14:paraId="04DCD093" w14:textId="77777777" w:rsidR="00842BCA" w:rsidRPr="00842BCA" w:rsidRDefault="00842BCA" w:rsidP="0036586D">
            <w:pPr>
              <w:pStyle w:val="Notouch2"/>
            </w:pPr>
            <w:r w:rsidRPr="00842BCA">
              <w:t>факультета компьютерных наук</w:t>
            </w:r>
          </w:p>
          <w:p w14:paraId="263A5A3E" w14:textId="77777777" w:rsidR="00842BCA" w:rsidRPr="00842BCA" w:rsidRDefault="00842BCA" w:rsidP="0036586D">
            <w:pPr>
              <w:pStyle w:val="Notouch2"/>
              <w:rPr>
                <w:rFonts w:eastAsiaTheme="minorHAnsi"/>
              </w:rPr>
            </w:pPr>
          </w:p>
          <w:p w14:paraId="27A4B0E6" w14:textId="538B891F" w:rsidR="00842BCA" w:rsidRPr="00842BCA" w:rsidRDefault="00842BCA" w:rsidP="0036586D">
            <w:pPr>
              <w:pStyle w:val="Notouch2"/>
            </w:pPr>
            <w:r w:rsidRPr="00842BCA">
              <w:t xml:space="preserve">      </w:t>
            </w:r>
            <w:r w:rsidR="0036586D" w:rsidRPr="004A5049">
              <w:t>____</w:t>
            </w:r>
            <w:r w:rsidR="008C6F45" w:rsidRPr="004A5049">
              <w:t>_________________</w:t>
            </w:r>
            <w:r w:rsidRPr="00842BCA">
              <w:t xml:space="preserve">Е.М. </w:t>
            </w:r>
            <w:proofErr w:type="spellStart"/>
            <w:r w:rsidRPr="00842BCA">
              <w:t>Гринкруг</w:t>
            </w:r>
            <w:proofErr w:type="spellEnd"/>
          </w:p>
          <w:p w14:paraId="7423401E" w14:textId="77777777" w:rsidR="00842BCA" w:rsidRPr="00842BCA" w:rsidRDefault="00842BCA" w:rsidP="0036586D">
            <w:pPr>
              <w:pStyle w:val="Notouch2"/>
            </w:pPr>
            <w:r w:rsidRPr="00842BCA">
              <w:t>«___» ________________</w:t>
            </w:r>
            <w:proofErr w:type="gramStart"/>
            <w:r w:rsidRPr="00842BCA">
              <w:t>_  2019</w:t>
            </w:r>
            <w:proofErr w:type="gramEnd"/>
            <w:r w:rsidRPr="00842BCA">
              <w:t xml:space="preserve"> г.</w:t>
            </w:r>
          </w:p>
        </w:tc>
        <w:tc>
          <w:tcPr>
            <w:tcW w:w="4814" w:type="dxa"/>
            <w:tcBorders>
              <w:top w:val="nil"/>
              <w:left w:val="nil"/>
              <w:bottom w:val="nil"/>
              <w:right w:val="nil"/>
            </w:tcBorders>
          </w:tcPr>
          <w:p w14:paraId="075FB391" w14:textId="77777777" w:rsidR="00842BCA" w:rsidRPr="00842BCA" w:rsidRDefault="00842BCA" w:rsidP="0036586D">
            <w:pPr>
              <w:pStyle w:val="Notouch2"/>
            </w:pPr>
            <w:r w:rsidRPr="00842BCA">
              <w:t>УТВЕРЖДЕНО</w:t>
            </w:r>
          </w:p>
          <w:p w14:paraId="7D786E1B" w14:textId="77777777" w:rsidR="00842BCA" w:rsidRPr="00842BCA" w:rsidRDefault="00842BCA" w:rsidP="0036586D">
            <w:pPr>
              <w:pStyle w:val="Notouch2"/>
            </w:pPr>
            <w:r w:rsidRPr="00842BCA">
              <w:t>Академический руководитель</w:t>
            </w:r>
          </w:p>
          <w:p w14:paraId="1024F700" w14:textId="77777777" w:rsidR="00842BCA" w:rsidRPr="00842BCA" w:rsidRDefault="00842BCA" w:rsidP="0036586D">
            <w:pPr>
              <w:pStyle w:val="Notouch2"/>
            </w:pPr>
            <w:r w:rsidRPr="00842BCA">
              <w:t>образовательной программы</w:t>
            </w:r>
          </w:p>
          <w:p w14:paraId="752471C5" w14:textId="77777777" w:rsidR="00842BCA" w:rsidRPr="00842BCA" w:rsidRDefault="00842BCA" w:rsidP="0036586D">
            <w:pPr>
              <w:pStyle w:val="Notouch2"/>
            </w:pPr>
            <w:r w:rsidRPr="00842BCA">
              <w:t>«Программная инженерия»</w:t>
            </w:r>
          </w:p>
          <w:p w14:paraId="122D8A4E" w14:textId="77777777" w:rsidR="00842BCA" w:rsidRPr="00842BCA" w:rsidRDefault="00842BCA" w:rsidP="0036586D">
            <w:pPr>
              <w:pStyle w:val="Notouch2"/>
            </w:pPr>
            <w:r w:rsidRPr="00842BCA">
              <w:t xml:space="preserve">профессор департамента программной инженерии, канд. </w:t>
            </w:r>
            <w:proofErr w:type="spellStart"/>
            <w:r w:rsidRPr="00842BCA">
              <w:t>техн</w:t>
            </w:r>
            <w:proofErr w:type="spellEnd"/>
            <w:r w:rsidRPr="00842BCA">
              <w:t>. наук</w:t>
            </w:r>
          </w:p>
          <w:p w14:paraId="781F9000" w14:textId="77777777" w:rsidR="00842BCA" w:rsidRPr="00842BCA" w:rsidRDefault="00842BCA" w:rsidP="0036586D">
            <w:pPr>
              <w:pStyle w:val="Notouch2"/>
              <w:rPr>
                <w:rFonts w:eastAsiaTheme="minorHAnsi"/>
              </w:rPr>
            </w:pPr>
          </w:p>
          <w:p w14:paraId="6DE43CA5" w14:textId="77777777" w:rsidR="00842BCA" w:rsidRPr="00842BCA" w:rsidRDefault="00842BCA" w:rsidP="0036586D">
            <w:pPr>
              <w:pStyle w:val="Notouch2"/>
            </w:pPr>
            <w:r w:rsidRPr="00842BCA">
              <w:t>_____________________</w:t>
            </w:r>
            <w:proofErr w:type="gramStart"/>
            <w:r w:rsidRPr="00842BCA">
              <w:t>_  В.В.</w:t>
            </w:r>
            <w:proofErr w:type="gramEnd"/>
            <w:r w:rsidRPr="00842BCA">
              <w:t xml:space="preserve"> Шилов</w:t>
            </w:r>
          </w:p>
          <w:p w14:paraId="67F76E77" w14:textId="77777777" w:rsidR="00842BCA" w:rsidRPr="00842BCA" w:rsidRDefault="00842BCA" w:rsidP="0036586D">
            <w:pPr>
              <w:pStyle w:val="Notouch2"/>
            </w:pPr>
            <w:r w:rsidRPr="00842BCA">
              <w:t>«___» ________________</w:t>
            </w:r>
            <w:proofErr w:type="gramStart"/>
            <w:r w:rsidRPr="00842BCA">
              <w:t>_  2019</w:t>
            </w:r>
            <w:proofErr w:type="gramEnd"/>
            <w:r w:rsidRPr="00842BCA">
              <w:t xml:space="preserve"> г.</w:t>
            </w:r>
          </w:p>
        </w:tc>
      </w:tr>
    </w:tbl>
    <w:p w14:paraId="64E95B58" w14:textId="77777777" w:rsidR="00842BCA" w:rsidRPr="00842BCA" w:rsidRDefault="00842BCA" w:rsidP="00413D8F">
      <w:pPr>
        <w:pStyle w:val="Notouch2"/>
        <w:rPr>
          <w:rFonts w:eastAsiaTheme="minorHAnsi"/>
        </w:rPr>
      </w:pPr>
    </w:p>
    <w:tbl>
      <w:tblPr>
        <w:tblStyle w:val="TableGrid"/>
        <w:tblpPr w:leftFromText="180" w:rightFromText="180" w:vertAnchor="text" w:tblpY="1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25"/>
        <w:gridCol w:w="425"/>
      </w:tblGrid>
      <w:tr w:rsidR="00842BCA" w:rsidRPr="00842BCA" w14:paraId="1E929232" w14:textId="77777777" w:rsidTr="005345A1">
        <w:trPr>
          <w:cantSplit/>
          <w:trHeight w:val="1598"/>
        </w:trPr>
        <w:tc>
          <w:tcPr>
            <w:tcW w:w="425" w:type="dxa"/>
            <w:textDirection w:val="btLr"/>
          </w:tcPr>
          <w:p w14:paraId="67622C23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</w:pPr>
            <w:r w:rsidRPr="00842BCA">
              <w:t>Подп. и дата</w:t>
            </w:r>
          </w:p>
        </w:tc>
        <w:tc>
          <w:tcPr>
            <w:tcW w:w="425" w:type="dxa"/>
            <w:textDirection w:val="btLr"/>
          </w:tcPr>
          <w:p w14:paraId="3C442D81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  <w:tr w:rsidR="00842BCA" w:rsidRPr="00842BCA" w14:paraId="00265E95" w14:textId="77777777" w:rsidTr="005345A1">
        <w:trPr>
          <w:cantSplit/>
          <w:trHeight w:val="1726"/>
        </w:trPr>
        <w:tc>
          <w:tcPr>
            <w:tcW w:w="425" w:type="dxa"/>
            <w:textDirection w:val="btLr"/>
          </w:tcPr>
          <w:p w14:paraId="77FF43F4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</w:pPr>
            <w:r w:rsidRPr="00842BCA">
              <w:t xml:space="preserve">Инв. </w:t>
            </w:r>
            <w:proofErr w:type="gramStart"/>
            <w:r w:rsidRPr="00842BCA">
              <w:t xml:space="preserve">№  </w:t>
            </w:r>
            <w:proofErr w:type="spellStart"/>
            <w:r w:rsidRPr="00842BCA">
              <w:t>дубл</w:t>
            </w:r>
            <w:proofErr w:type="spellEnd"/>
            <w:proofErr w:type="gramEnd"/>
            <w:r w:rsidRPr="00842BCA">
              <w:t>.</w:t>
            </w:r>
          </w:p>
        </w:tc>
        <w:tc>
          <w:tcPr>
            <w:tcW w:w="425" w:type="dxa"/>
            <w:textDirection w:val="btLr"/>
          </w:tcPr>
          <w:p w14:paraId="16DEE5E6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  <w:tr w:rsidR="00842BCA" w:rsidRPr="00842BCA" w14:paraId="798DFD09" w14:textId="77777777" w:rsidTr="005345A1">
        <w:trPr>
          <w:cantSplit/>
          <w:trHeight w:val="1672"/>
        </w:trPr>
        <w:tc>
          <w:tcPr>
            <w:tcW w:w="425" w:type="dxa"/>
            <w:textDirection w:val="btLr"/>
          </w:tcPr>
          <w:p w14:paraId="5B072C2E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</w:pPr>
            <w:proofErr w:type="spellStart"/>
            <w:r w:rsidRPr="00842BCA">
              <w:t>Взам</w:t>
            </w:r>
            <w:proofErr w:type="spellEnd"/>
            <w:r w:rsidRPr="00842BCA">
              <w:t>. инв. №</w:t>
            </w:r>
          </w:p>
        </w:tc>
        <w:tc>
          <w:tcPr>
            <w:tcW w:w="425" w:type="dxa"/>
            <w:textDirection w:val="btLr"/>
          </w:tcPr>
          <w:p w14:paraId="3D36C771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  <w:tr w:rsidR="00842BCA" w:rsidRPr="00842BCA" w14:paraId="5C811114" w14:textId="77777777" w:rsidTr="005345A1">
        <w:trPr>
          <w:cantSplit/>
          <w:trHeight w:val="1791"/>
        </w:trPr>
        <w:tc>
          <w:tcPr>
            <w:tcW w:w="425" w:type="dxa"/>
            <w:textDirection w:val="btLr"/>
          </w:tcPr>
          <w:p w14:paraId="57312AF1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</w:pPr>
            <w:r w:rsidRPr="00842BCA">
              <w:t>Подп. и дата</w:t>
            </w:r>
          </w:p>
        </w:tc>
        <w:tc>
          <w:tcPr>
            <w:tcW w:w="425" w:type="dxa"/>
            <w:textDirection w:val="btLr"/>
          </w:tcPr>
          <w:p w14:paraId="14495651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  <w:tr w:rsidR="00842BCA" w:rsidRPr="00842BCA" w14:paraId="633821C5" w14:textId="77777777" w:rsidTr="005345A1">
        <w:trPr>
          <w:cantSplit/>
          <w:trHeight w:val="1711"/>
        </w:trPr>
        <w:tc>
          <w:tcPr>
            <w:tcW w:w="425" w:type="dxa"/>
            <w:textDirection w:val="btLr"/>
          </w:tcPr>
          <w:p w14:paraId="5E791A2F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</w:pPr>
            <w:r w:rsidRPr="00842BCA">
              <w:t xml:space="preserve">Инв. </w:t>
            </w:r>
            <w:proofErr w:type="gramStart"/>
            <w:r w:rsidRPr="00842BCA">
              <w:t>№  подл</w:t>
            </w:r>
            <w:proofErr w:type="gramEnd"/>
          </w:p>
        </w:tc>
        <w:tc>
          <w:tcPr>
            <w:tcW w:w="425" w:type="dxa"/>
            <w:textDirection w:val="btLr"/>
          </w:tcPr>
          <w:p w14:paraId="66EE68D2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</w:tbl>
    <w:p w14:paraId="7B746877" w14:textId="463DD5F5" w:rsidR="00842BCA" w:rsidRDefault="00842BCA" w:rsidP="00413D8F">
      <w:pPr>
        <w:pStyle w:val="Notouch1"/>
        <w:rPr>
          <w:rFonts w:eastAsiaTheme="minorHAnsi"/>
        </w:rPr>
      </w:pPr>
    </w:p>
    <w:p w14:paraId="4D45EAA6" w14:textId="77777777" w:rsidR="00413D8F" w:rsidRPr="00842BCA" w:rsidRDefault="00413D8F" w:rsidP="00413D8F">
      <w:pPr>
        <w:pStyle w:val="Notouch1"/>
        <w:rPr>
          <w:rFonts w:eastAsiaTheme="minorHAnsi"/>
        </w:rPr>
      </w:pPr>
    </w:p>
    <w:p w14:paraId="3BD89EA2" w14:textId="77777777" w:rsidR="00842BCA" w:rsidRPr="00842BCA" w:rsidRDefault="00842BCA" w:rsidP="00413D8F">
      <w:pPr>
        <w:pStyle w:val="Notouch1"/>
        <w:rPr>
          <w:bCs/>
        </w:rPr>
      </w:pPr>
    </w:p>
    <w:p w14:paraId="004A7B02" w14:textId="77777777" w:rsidR="00842BCA" w:rsidRPr="00842BCA" w:rsidRDefault="00842BCA" w:rsidP="00413D8F">
      <w:pPr>
        <w:pStyle w:val="Notouch1"/>
        <w:rPr>
          <w:rFonts w:ascii="-apple-system" w:eastAsia="-apple-system" w:hAnsi="-apple-system" w:cs="-apple-system"/>
          <w:sz w:val="19"/>
          <w:szCs w:val="19"/>
        </w:rPr>
      </w:pPr>
      <w:r w:rsidRPr="00842BCA">
        <w:t xml:space="preserve">Сервер для </w:t>
      </w:r>
      <w:proofErr w:type="spellStart"/>
      <w:r w:rsidRPr="00842BCA">
        <w:t>мокирования</w:t>
      </w:r>
      <w:proofErr w:type="spellEnd"/>
      <w:r w:rsidRPr="00842BCA">
        <w:t xml:space="preserve"> асинхронных протоколов</w:t>
      </w:r>
      <w:r w:rsidRPr="00842BCA">
        <w:rPr>
          <w:rFonts w:asciiTheme="minorHAnsi" w:eastAsiaTheme="minorHAnsi" w:hAnsiTheme="minorHAnsi" w:cstheme="minorBidi"/>
          <w:sz w:val="22"/>
          <w:szCs w:val="22"/>
        </w:rPr>
        <w:br/>
      </w:r>
    </w:p>
    <w:p w14:paraId="445D9A26" w14:textId="77777777" w:rsidR="00842BCA" w:rsidRPr="00842BCA" w:rsidRDefault="00842BCA" w:rsidP="0036586D">
      <w:pPr>
        <w:pStyle w:val="Notouch1"/>
        <w:rPr>
          <w:rFonts w:eastAsiaTheme="minorHAnsi"/>
        </w:rPr>
      </w:pPr>
    </w:p>
    <w:p w14:paraId="55EF73E7" w14:textId="3E44E559" w:rsidR="00842BCA" w:rsidRPr="00842BCA" w:rsidRDefault="00821367" w:rsidP="0036586D">
      <w:pPr>
        <w:pStyle w:val="Notouch1"/>
        <w:rPr>
          <w:bCs/>
        </w:rPr>
      </w:pPr>
      <w:r>
        <w:t>Руководство оператора</w:t>
      </w:r>
    </w:p>
    <w:p w14:paraId="5E3E53CF" w14:textId="77777777" w:rsidR="00842BCA" w:rsidRPr="00842BCA" w:rsidRDefault="00842BCA" w:rsidP="0036586D">
      <w:pPr>
        <w:pStyle w:val="Notouch1"/>
        <w:rPr>
          <w:rFonts w:eastAsiaTheme="minorHAnsi"/>
        </w:rPr>
      </w:pPr>
    </w:p>
    <w:p w14:paraId="182225D0" w14:textId="77777777" w:rsidR="00842BCA" w:rsidRPr="00842BCA" w:rsidRDefault="00842BCA" w:rsidP="0036586D">
      <w:pPr>
        <w:pStyle w:val="Notouch1"/>
        <w:rPr>
          <w:bCs/>
        </w:rPr>
      </w:pPr>
      <w:r w:rsidRPr="00842BCA">
        <w:t>ЛИСТ УТВЕРЖДЕНИЯ</w:t>
      </w:r>
    </w:p>
    <w:p w14:paraId="71114878" w14:textId="77777777" w:rsidR="00842BCA" w:rsidRPr="00842BCA" w:rsidRDefault="00842BCA" w:rsidP="0036586D">
      <w:pPr>
        <w:pStyle w:val="Notouch1"/>
        <w:rPr>
          <w:bCs/>
        </w:rPr>
      </w:pPr>
    </w:p>
    <w:p w14:paraId="3530D730" w14:textId="6C27F2E3" w:rsidR="00842BCA" w:rsidRPr="00842BCA" w:rsidRDefault="00842BCA" w:rsidP="00413D8F">
      <w:pPr>
        <w:pStyle w:val="Notouch1"/>
        <w:rPr>
          <w:bCs/>
        </w:rPr>
      </w:pPr>
      <w:r w:rsidRPr="00842BCA">
        <w:rPr>
          <w:lang w:val="en-US"/>
        </w:rPr>
        <w:t>RU</w:t>
      </w:r>
      <w:r w:rsidRPr="00842BCA">
        <w:t>.17701729.</w:t>
      </w:r>
      <w:r w:rsidR="005345A1">
        <w:t>03.07</w:t>
      </w:r>
      <w:r w:rsidRPr="00842BCA">
        <w:t xml:space="preserve">-01 </w:t>
      </w:r>
      <w:r w:rsidR="00821367">
        <w:t>34</w:t>
      </w:r>
      <w:r w:rsidRPr="00842BCA">
        <w:t xml:space="preserve"> 01-ЛУ</w:t>
      </w:r>
    </w:p>
    <w:tbl>
      <w:tblPr>
        <w:tblStyle w:val="TableGrid"/>
        <w:tblpPr w:leftFromText="180" w:rightFromText="180" w:vertAnchor="text" w:tblpX="1555" w:tblpY="1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23"/>
        <w:gridCol w:w="4249"/>
      </w:tblGrid>
      <w:tr w:rsidR="00842BCA" w:rsidRPr="00842BCA" w14:paraId="739C7B2D" w14:textId="77777777" w:rsidTr="00C0259A">
        <w:trPr>
          <w:trHeight w:val="1408"/>
        </w:trPr>
        <w:tc>
          <w:tcPr>
            <w:tcW w:w="3823" w:type="dxa"/>
          </w:tcPr>
          <w:p w14:paraId="2DBC1E7C" w14:textId="77777777" w:rsidR="00842BCA" w:rsidRPr="00842BCA" w:rsidRDefault="00842BCA" w:rsidP="00842BCA">
            <w:pPr>
              <w:spacing w:before="0" w:line="240" w:lineRule="auto"/>
              <w:ind w:firstLine="0"/>
              <w:jc w:val="right"/>
              <w:rPr>
                <w:rFonts w:eastAsiaTheme="minorHAnsi"/>
                <w:b/>
                <w:sz w:val="28"/>
                <w:szCs w:val="28"/>
              </w:rPr>
            </w:pPr>
          </w:p>
        </w:tc>
        <w:tc>
          <w:tcPr>
            <w:tcW w:w="4249" w:type="dxa"/>
          </w:tcPr>
          <w:p w14:paraId="2B7259EE" w14:textId="77777777" w:rsidR="00413D8F" w:rsidRDefault="00413D8F" w:rsidP="0036586D">
            <w:pPr>
              <w:pStyle w:val="Notouch2"/>
            </w:pPr>
          </w:p>
          <w:p w14:paraId="1E4BD677" w14:textId="77777777" w:rsidR="00413D8F" w:rsidRDefault="00413D8F" w:rsidP="0036586D">
            <w:pPr>
              <w:pStyle w:val="Notouch2"/>
            </w:pPr>
          </w:p>
          <w:p w14:paraId="72B288FA" w14:textId="77777777" w:rsidR="00413D8F" w:rsidRDefault="00413D8F" w:rsidP="0036586D">
            <w:pPr>
              <w:pStyle w:val="Notouch2"/>
            </w:pPr>
          </w:p>
          <w:p w14:paraId="24EA50EB" w14:textId="5E6F6640" w:rsidR="00842BCA" w:rsidRPr="00842BCA" w:rsidRDefault="00842BCA" w:rsidP="0036586D">
            <w:pPr>
              <w:pStyle w:val="Notouch2"/>
            </w:pPr>
            <w:r w:rsidRPr="00842BCA">
              <w:t>Исполнители</w:t>
            </w:r>
          </w:p>
          <w:p w14:paraId="4C2F00FE" w14:textId="77777777" w:rsidR="00842BCA" w:rsidRPr="00842BCA" w:rsidRDefault="00842BCA" w:rsidP="0036586D">
            <w:pPr>
              <w:pStyle w:val="Notouch2"/>
            </w:pPr>
            <w:r w:rsidRPr="00842BCA">
              <w:t xml:space="preserve">              студент группы БПИ152</w:t>
            </w:r>
          </w:p>
          <w:p w14:paraId="4245DDE6" w14:textId="77777777" w:rsidR="00842BCA" w:rsidRPr="00842BCA" w:rsidRDefault="00842BCA" w:rsidP="0036586D">
            <w:pPr>
              <w:pStyle w:val="Notouch2"/>
            </w:pPr>
            <w:r w:rsidRPr="00842BCA">
              <w:rPr>
                <w:b/>
                <w:u w:val="single"/>
              </w:rPr>
              <w:t>__________________</w:t>
            </w:r>
            <w:proofErr w:type="gramStart"/>
            <w:r w:rsidRPr="00842BCA">
              <w:rPr>
                <w:b/>
                <w:u w:val="single"/>
              </w:rPr>
              <w:t>_</w:t>
            </w:r>
            <w:r w:rsidRPr="00842BCA">
              <w:t xml:space="preserve">  /</w:t>
            </w:r>
            <w:proofErr w:type="gramEnd"/>
            <w:r w:rsidRPr="00842BCA">
              <w:t>П.И. Данилин/</w:t>
            </w:r>
          </w:p>
          <w:p w14:paraId="78C1651D" w14:textId="56866A45" w:rsidR="00842BCA" w:rsidRPr="00842BCA" w:rsidRDefault="00842BCA" w:rsidP="00413D8F">
            <w:pPr>
              <w:pStyle w:val="Notouch2"/>
            </w:pPr>
            <w:r w:rsidRPr="00842BCA">
              <w:rPr>
                <w:b/>
                <w:u w:val="single"/>
              </w:rPr>
              <w:t>«___»</w:t>
            </w:r>
            <w:r w:rsidRPr="00842BCA">
              <w:rPr>
                <w:b/>
              </w:rPr>
              <w:t xml:space="preserve"> </w:t>
            </w:r>
            <w:r w:rsidRPr="00842BCA">
              <w:rPr>
                <w:b/>
                <w:u w:val="single"/>
              </w:rPr>
              <w:t>________________</w:t>
            </w:r>
            <w:proofErr w:type="gramStart"/>
            <w:r w:rsidRPr="00842BCA">
              <w:rPr>
                <w:b/>
                <w:u w:val="single"/>
              </w:rPr>
              <w:t xml:space="preserve">_ </w:t>
            </w:r>
            <w:r w:rsidRPr="00842BCA">
              <w:t xml:space="preserve"> 2019</w:t>
            </w:r>
            <w:proofErr w:type="gramEnd"/>
            <w:r w:rsidRPr="00842BCA">
              <w:t xml:space="preserve"> г.</w:t>
            </w:r>
          </w:p>
          <w:p w14:paraId="2E50FA3B" w14:textId="77777777" w:rsidR="00842BCA" w:rsidRPr="00842BCA" w:rsidRDefault="00842BCA" w:rsidP="00413D8F">
            <w:pPr>
              <w:pStyle w:val="Notouch2"/>
            </w:pPr>
          </w:p>
        </w:tc>
      </w:tr>
    </w:tbl>
    <w:p w14:paraId="552E7411" w14:textId="77777777" w:rsidR="00842BCA" w:rsidRPr="00842BCA" w:rsidRDefault="00842BCA" w:rsidP="00842BCA">
      <w:pPr>
        <w:spacing w:before="0" w:after="160" w:line="240" w:lineRule="auto"/>
        <w:ind w:firstLine="0"/>
        <w:jc w:val="center"/>
        <w:rPr>
          <w:rFonts w:eastAsiaTheme="minorHAnsi"/>
          <w:b/>
          <w:sz w:val="28"/>
          <w:szCs w:val="28"/>
          <w:lang w:val="en-US"/>
        </w:rPr>
        <w:sectPr w:rsidR="00842BCA" w:rsidRPr="00842BCA" w:rsidSect="00450DDC">
          <w:headerReference w:type="first" r:id="rId8"/>
          <w:footerReference w:type="first" r:id="rId9"/>
          <w:pgSz w:w="11906" w:h="16838"/>
          <w:pgMar w:top="1134" w:right="851" w:bottom="1134" w:left="1701" w:header="709" w:footer="709" w:gutter="0"/>
          <w:cols w:space="708"/>
          <w:titlePg/>
          <w:docGrid w:linePitch="360"/>
        </w:sectPr>
      </w:pPr>
    </w:p>
    <w:p w14:paraId="7227A0CA" w14:textId="77777777" w:rsidR="00842BCA" w:rsidRPr="00842BCA" w:rsidRDefault="00842BCA" w:rsidP="00413D8F">
      <w:pPr>
        <w:pStyle w:val="Notouch5"/>
      </w:pPr>
      <w:r w:rsidRPr="00842BCA">
        <w:lastRenderedPageBreak/>
        <w:t>УТВЕРЖДЕН</w:t>
      </w:r>
    </w:p>
    <w:p w14:paraId="755065CF" w14:textId="2B8C8FDD" w:rsidR="00842BCA" w:rsidRPr="00842BCA" w:rsidRDefault="00842BCA" w:rsidP="00413D8F">
      <w:pPr>
        <w:pStyle w:val="Notouch5"/>
        <w:ind w:left="0" w:firstLine="0"/>
      </w:pPr>
      <w:bookmarkStart w:id="0" w:name="_Hlk480491678"/>
      <w:r w:rsidRPr="00842BCA">
        <w:t xml:space="preserve">RU.17701729. </w:t>
      </w:r>
      <w:r w:rsidR="005345A1">
        <w:t>03.07</w:t>
      </w:r>
      <w:r w:rsidRPr="00842BCA">
        <w:t xml:space="preserve">-01 </w:t>
      </w:r>
      <w:bookmarkEnd w:id="0"/>
      <w:r w:rsidR="00821367">
        <w:t>34</w:t>
      </w:r>
      <w:r w:rsidRPr="00842BCA">
        <w:t xml:space="preserve"> 01-1-ЛУ</w:t>
      </w:r>
    </w:p>
    <w:p w14:paraId="285E9CED" w14:textId="77777777" w:rsidR="00842BCA" w:rsidRPr="00842BCA" w:rsidRDefault="00842BCA" w:rsidP="00413D8F">
      <w:pPr>
        <w:pStyle w:val="Notouch2"/>
        <w:rPr>
          <w:rFonts w:eastAsiaTheme="minorHAnsi"/>
        </w:rPr>
      </w:pPr>
    </w:p>
    <w:p w14:paraId="50B70B23" w14:textId="77777777" w:rsidR="00842BCA" w:rsidRPr="00842BCA" w:rsidRDefault="00842BCA" w:rsidP="00413D8F">
      <w:pPr>
        <w:pStyle w:val="Notouch2"/>
        <w:rPr>
          <w:rFonts w:eastAsiaTheme="minorHAnsi"/>
        </w:rPr>
      </w:pPr>
    </w:p>
    <w:p w14:paraId="19330BCB" w14:textId="6D398BAB" w:rsidR="00842BCA" w:rsidRDefault="00842BCA" w:rsidP="00413D8F">
      <w:pPr>
        <w:pStyle w:val="Notouch2"/>
        <w:rPr>
          <w:rFonts w:eastAsiaTheme="minorHAnsi"/>
        </w:rPr>
      </w:pPr>
    </w:p>
    <w:p w14:paraId="53B00758" w14:textId="77777777" w:rsidR="00413D8F" w:rsidRPr="00842BCA" w:rsidRDefault="00413D8F" w:rsidP="00413D8F">
      <w:pPr>
        <w:pStyle w:val="Notouch2"/>
        <w:rPr>
          <w:rFonts w:eastAsiaTheme="minorHAnsi"/>
        </w:rPr>
      </w:pPr>
    </w:p>
    <w:p w14:paraId="56582890" w14:textId="77777777" w:rsidR="00842BCA" w:rsidRPr="00842BCA" w:rsidRDefault="00842BCA" w:rsidP="00413D8F">
      <w:pPr>
        <w:pStyle w:val="Notouch2"/>
        <w:rPr>
          <w:rFonts w:eastAsiaTheme="minorHAnsi"/>
        </w:rPr>
      </w:pPr>
    </w:p>
    <w:p w14:paraId="0F18F089" w14:textId="77777777" w:rsidR="00842BCA" w:rsidRPr="00842BCA" w:rsidRDefault="00842BCA" w:rsidP="00413D8F">
      <w:pPr>
        <w:pStyle w:val="Notouch3"/>
        <w:rPr>
          <w:rFonts w:ascii="-apple-system" w:eastAsia="-apple-system" w:hAnsi="-apple-system" w:cs="-apple-system"/>
          <w:sz w:val="19"/>
          <w:szCs w:val="19"/>
        </w:rPr>
      </w:pPr>
      <w:r w:rsidRPr="00842BCA">
        <w:t xml:space="preserve">Сервер для </w:t>
      </w:r>
      <w:proofErr w:type="spellStart"/>
      <w:r w:rsidRPr="00842BCA">
        <w:t>мокирования</w:t>
      </w:r>
      <w:proofErr w:type="spellEnd"/>
      <w:r w:rsidRPr="00842BCA">
        <w:t xml:space="preserve"> асинхронных протоколов</w:t>
      </w:r>
    </w:p>
    <w:p w14:paraId="39A096B2" w14:textId="77777777" w:rsidR="00842BCA" w:rsidRPr="00842BCA" w:rsidRDefault="00842BCA" w:rsidP="00413D8F">
      <w:pPr>
        <w:pStyle w:val="Notouch3"/>
        <w:jc w:val="left"/>
        <w:rPr>
          <w:rFonts w:eastAsiaTheme="minorHAnsi"/>
        </w:rPr>
      </w:pPr>
    </w:p>
    <w:p w14:paraId="0DFFDCDE" w14:textId="77777777" w:rsidR="00842BCA" w:rsidRPr="00842BCA" w:rsidRDefault="00842BCA" w:rsidP="00413D8F">
      <w:pPr>
        <w:pStyle w:val="Notouch3"/>
        <w:jc w:val="left"/>
        <w:rPr>
          <w:rFonts w:eastAsiaTheme="minorHAnsi"/>
          <w:sz w:val="26"/>
          <w:szCs w:val="26"/>
        </w:rPr>
      </w:pPr>
    </w:p>
    <w:tbl>
      <w:tblPr>
        <w:tblStyle w:val="TableGrid"/>
        <w:tblpPr w:leftFromText="180" w:rightFromText="180" w:vertAnchor="text" w:tblpY="1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8"/>
        <w:gridCol w:w="486"/>
      </w:tblGrid>
      <w:tr w:rsidR="00842BCA" w:rsidRPr="00842BCA" w14:paraId="1FDABE60" w14:textId="77777777" w:rsidTr="005345A1">
        <w:trPr>
          <w:cantSplit/>
          <w:trHeight w:val="1791"/>
        </w:trPr>
        <w:tc>
          <w:tcPr>
            <w:tcW w:w="486" w:type="dxa"/>
            <w:textDirection w:val="btLr"/>
          </w:tcPr>
          <w:p w14:paraId="2BC8E121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  <w:rPr>
                <w:bCs/>
              </w:rPr>
            </w:pPr>
            <w:r w:rsidRPr="00842BCA">
              <w:t>Подп. и дата</w:t>
            </w:r>
          </w:p>
        </w:tc>
        <w:tc>
          <w:tcPr>
            <w:tcW w:w="486" w:type="dxa"/>
            <w:textDirection w:val="btLr"/>
          </w:tcPr>
          <w:p w14:paraId="54717678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  <w:tr w:rsidR="00842BCA" w:rsidRPr="00842BCA" w14:paraId="4BA4325F" w14:textId="77777777" w:rsidTr="005345A1">
        <w:trPr>
          <w:cantSplit/>
          <w:trHeight w:val="1791"/>
        </w:trPr>
        <w:tc>
          <w:tcPr>
            <w:tcW w:w="486" w:type="dxa"/>
            <w:textDirection w:val="btLr"/>
          </w:tcPr>
          <w:p w14:paraId="25C6281E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  <w:rPr>
                <w:bCs/>
              </w:rPr>
            </w:pPr>
            <w:r w:rsidRPr="00842BCA">
              <w:t xml:space="preserve">Инв. </w:t>
            </w:r>
            <w:proofErr w:type="gramStart"/>
            <w:r w:rsidRPr="00842BCA">
              <w:t xml:space="preserve">№  </w:t>
            </w:r>
            <w:proofErr w:type="spellStart"/>
            <w:r w:rsidRPr="00842BCA">
              <w:t>дубл</w:t>
            </w:r>
            <w:proofErr w:type="spellEnd"/>
            <w:proofErr w:type="gramEnd"/>
            <w:r w:rsidRPr="00842BCA">
              <w:t>.</w:t>
            </w:r>
          </w:p>
        </w:tc>
        <w:tc>
          <w:tcPr>
            <w:tcW w:w="486" w:type="dxa"/>
            <w:textDirection w:val="btLr"/>
          </w:tcPr>
          <w:p w14:paraId="3DFDC610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  <w:tr w:rsidR="00842BCA" w:rsidRPr="00842BCA" w14:paraId="587954A3" w14:textId="77777777" w:rsidTr="005345A1">
        <w:trPr>
          <w:cantSplit/>
          <w:trHeight w:val="1672"/>
        </w:trPr>
        <w:tc>
          <w:tcPr>
            <w:tcW w:w="486" w:type="dxa"/>
            <w:textDirection w:val="btLr"/>
          </w:tcPr>
          <w:p w14:paraId="752D4930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  <w:rPr>
                <w:bCs/>
              </w:rPr>
            </w:pPr>
            <w:proofErr w:type="spellStart"/>
            <w:r w:rsidRPr="00842BCA">
              <w:t>Взам</w:t>
            </w:r>
            <w:proofErr w:type="spellEnd"/>
            <w:r w:rsidRPr="00842BCA">
              <w:t>. инв. №</w:t>
            </w:r>
          </w:p>
        </w:tc>
        <w:tc>
          <w:tcPr>
            <w:tcW w:w="486" w:type="dxa"/>
            <w:textDirection w:val="btLr"/>
          </w:tcPr>
          <w:p w14:paraId="655DBF1B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  <w:tr w:rsidR="00842BCA" w:rsidRPr="00842BCA" w14:paraId="09D1774A" w14:textId="77777777" w:rsidTr="005345A1">
        <w:trPr>
          <w:cantSplit/>
          <w:trHeight w:val="1791"/>
        </w:trPr>
        <w:tc>
          <w:tcPr>
            <w:tcW w:w="486" w:type="dxa"/>
            <w:textDirection w:val="btLr"/>
          </w:tcPr>
          <w:p w14:paraId="41B0C549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  <w:rPr>
                <w:bCs/>
              </w:rPr>
            </w:pPr>
            <w:r w:rsidRPr="00842BCA">
              <w:t>Подп. и дата</w:t>
            </w:r>
          </w:p>
        </w:tc>
        <w:tc>
          <w:tcPr>
            <w:tcW w:w="486" w:type="dxa"/>
            <w:textDirection w:val="btLr"/>
          </w:tcPr>
          <w:p w14:paraId="358D53B8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  <w:tr w:rsidR="00842BCA" w:rsidRPr="00842BCA" w14:paraId="4DE8192B" w14:textId="77777777" w:rsidTr="005345A1">
        <w:trPr>
          <w:cantSplit/>
          <w:trHeight w:val="2400"/>
        </w:trPr>
        <w:tc>
          <w:tcPr>
            <w:tcW w:w="486" w:type="dxa"/>
            <w:textDirection w:val="btLr"/>
          </w:tcPr>
          <w:p w14:paraId="43DA0343" w14:textId="77777777" w:rsidR="00842BCA" w:rsidRPr="00842BCA" w:rsidRDefault="00842BCA" w:rsidP="0036586D">
            <w:pPr>
              <w:pStyle w:val="Notouch4"/>
              <w:framePr w:hSpace="0" w:wrap="auto" w:vAnchor="margin" w:yAlign="inline"/>
              <w:suppressOverlap w:val="0"/>
              <w:rPr>
                <w:bCs/>
              </w:rPr>
            </w:pPr>
            <w:r w:rsidRPr="00842BCA">
              <w:t xml:space="preserve">Инв. </w:t>
            </w:r>
            <w:proofErr w:type="gramStart"/>
            <w:r w:rsidRPr="00842BCA">
              <w:t>№  подл</w:t>
            </w:r>
            <w:proofErr w:type="gramEnd"/>
          </w:p>
        </w:tc>
        <w:tc>
          <w:tcPr>
            <w:tcW w:w="486" w:type="dxa"/>
            <w:textDirection w:val="btLr"/>
          </w:tcPr>
          <w:p w14:paraId="1DBBEFB8" w14:textId="77777777" w:rsidR="00842BCA" w:rsidRPr="00842BCA" w:rsidRDefault="00842BCA" w:rsidP="00842BCA">
            <w:pPr>
              <w:spacing w:before="0" w:line="240" w:lineRule="auto"/>
              <w:ind w:left="113" w:right="113" w:firstLine="0"/>
              <w:jc w:val="center"/>
              <w:rPr>
                <w:rFonts w:eastAsiaTheme="minorHAnsi"/>
              </w:rPr>
            </w:pPr>
          </w:p>
        </w:tc>
      </w:tr>
    </w:tbl>
    <w:p w14:paraId="5C1A70B8" w14:textId="7F44A150" w:rsidR="00842BCA" w:rsidRPr="00842BCA" w:rsidRDefault="0002541A" w:rsidP="00413D8F">
      <w:pPr>
        <w:pStyle w:val="Notouch3"/>
        <w:rPr>
          <w:bCs/>
        </w:rPr>
      </w:pPr>
      <w:r>
        <w:t>Руководство оператора</w:t>
      </w:r>
    </w:p>
    <w:p w14:paraId="7D632479" w14:textId="4DDDDD20" w:rsidR="00842BCA" w:rsidRPr="00821367" w:rsidRDefault="00842BCA" w:rsidP="00413D8F">
      <w:pPr>
        <w:pStyle w:val="Notouch3"/>
        <w:rPr>
          <w:bCs/>
        </w:rPr>
      </w:pPr>
      <w:r w:rsidRPr="00842BCA">
        <w:rPr>
          <w:lang w:val="en-US"/>
        </w:rPr>
        <w:t>RU.17701729.</w:t>
      </w:r>
      <w:r w:rsidR="005345A1">
        <w:rPr>
          <w:lang w:val="en-US"/>
        </w:rPr>
        <w:t>03.07</w:t>
      </w:r>
      <w:r w:rsidRPr="00842BCA">
        <w:rPr>
          <w:lang w:val="en-US"/>
        </w:rPr>
        <w:t xml:space="preserve">-01 </w:t>
      </w:r>
      <w:r w:rsidR="00821367">
        <w:rPr>
          <w:lang w:val="en-US"/>
        </w:rPr>
        <w:t>34</w:t>
      </w:r>
      <w:r w:rsidRPr="00842BCA">
        <w:rPr>
          <w:lang w:val="en-US"/>
        </w:rPr>
        <w:t xml:space="preserve"> 01-</w:t>
      </w:r>
      <w:r w:rsidR="00821367">
        <w:t>ЛУ</w:t>
      </w:r>
    </w:p>
    <w:p w14:paraId="5F7B29CB" w14:textId="1D6EBB2E" w:rsidR="00842BCA" w:rsidRPr="00AF503D" w:rsidRDefault="00842BCA" w:rsidP="00413D8F">
      <w:pPr>
        <w:pStyle w:val="Notouch3"/>
        <w:rPr>
          <w:bCs/>
          <w:sz w:val="26"/>
          <w:szCs w:val="26"/>
          <w:highlight w:val="red"/>
        </w:rPr>
      </w:pPr>
      <w:r w:rsidRPr="00842BCA">
        <w:rPr>
          <w:sz w:val="26"/>
          <w:szCs w:val="26"/>
        </w:rPr>
        <w:t xml:space="preserve">Листов </w:t>
      </w:r>
      <w:r w:rsidR="00AF503D">
        <w:rPr>
          <w:sz w:val="26"/>
          <w:szCs w:val="26"/>
        </w:rPr>
        <w:t>12</w:t>
      </w:r>
    </w:p>
    <w:p w14:paraId="7F55CA1D" w14:textId="4EB654F0" w:rsidR="00CC6263" w:rsidRPr="00E61C14" w:rsidRDefault="00F0210C" w:rsidP="00563C36">
      <w:pPr>
        <w:pStyle w:val="Heading1"/>
        <w:numPr>
          <w:ilvl w:val="0"/>
          <w:numId w:val="0"/>
        </w:numPr>
        <w:ind w:left="720"/>
      </w:pPr>
      <w:r>
        <w:rPr>
          <w:sz w:val="26"/>
          <w:szCs w:val="26"/>
          <w:highlight w:val="red"/>
        </w:rPr>
        <w:br w:type="page"/>
      </w:r>
      <w:bookmarkStart w:id="1" w:name="_Toc9406855"/>
      <w:r w:rsidR="00A423A2" w:rsidRPr="00E61C14">
        <w:lastRenderedPageBreak/>
        <w:t>А</w:t>
      </w:r>
      <w:r w:rsidR="00E61C14">
        <w:t>ннотация</w:t>
      </w:r>
      <w:bookmarkEnd w:id="1"/>
    </w:p>
    <w:p w14:paraId="023F637A" w14:textId="1350B7C4" w:rsidR="00E61C14" w:rsidRPr="003C57D5" w:rsidRDefault="00E61C14" w:rsidP="00821367">
      <w:bookmarkStart w:id="2" w:name="_Hlk482627739"/>
      <w:r>
        <w:t xml:space="preserve">В данном программном документе приведено </w:t>
      </w:r>
      <w:r w:rsidR="00821367">
        <w:t>руководство оператора</w:t>
      </w:r>
      <w:r>
        <w:t xml:space="preserve"> для</w:t>
      </w:r>
      <w:r w:rsidR="00821367">
        <w:t xml:space="preserve"> программного обеспечения</w:t>
      </w:r>
      <w:r w:rsidRPr="006849CB">
        <w:t xml:space="preserve"> </w:t>
      </w:r>
      <w:r>
        <w:t>«</w:t>
      </w:r>
      <w:r w:rsidR="0071746A">
        <w:t xml:space="preserve">Сервер для </w:t>
      </w:r>
      <w:proofErr w:type="spellStart"/>
      <w:r w:rsidR="0071746A">
        <w:t>мокирования</w:t>
      </w:r>
      <w:proofErr w:type="spellEnd"/>
      <w:r w:rsidR="0071746A">
        <w:t xml:space="preserve"> асинхронных протоколов</w:t>
      </w:r>
      <w:r w:rsidR="000A5916">
        <w:t xml:space="preserve">». </w:t>
      </w:r>
      <w:r w:rsidR="00821367">
        <w:t xml:space="preserve">В разделе </w:t>
      </w:r>
      <w:r w:rsidR="00F7622D">
        <w:t>«</w:t>
      </w:r>
      <w:r w:rsidR="00821367">
        <w:t>Назначение программы</w:t>
      </w:r>
      <w:r w:rsidR="00F7622D">
        <w:t>»</w:t>
      </w:r>
      <w:r w:rsidR="00821367">
        <w:t xml:space="preserve"> указаны сведения о назначении программы, а также информация, достаточная для понимания функций программы и её эксплуатации. Далее, в разделе </w:t>
      </w:r>
      <w:r w:rsidR="00F7622D">
        <w:t>«</w:t>
      </w:r>
      <w:r w:rsidR="00821367">
        <w:t>Условия выполнения программы</w:t>
      </w:r>
      <w:r w:rsidR="00F7622D">
        <w:t>»</w:t>
      </w:r>
      <w:r w:rsidR="00821367">
        <w:t xml:space="preserve"> указаны минимальный состав программных и аппаратных средств. Затем, в разделе </w:t>
      </w:r>
      <w:r w:rsidR="00FE5EFF" w:rsidRPr="00FE5EFF">
        <w:t>“</w:t>
      </w:r>
      <w:r w:rsidR="00821367">
        <w:t xml:space="preserve">Выполнение программы” содержатся последовательность действий оператора, обеспечивающая запуск и выполнение программы. В разделе </w:t>
      </w:r>
      <w:r w:rsidR="00F7622D">
        <w:t>«</w:t>
      </w:r>
      <w:r w:rsidR="00821367">
        <w:t>Сообщения оператору</w:t>
      </w:r>
      <w:r w:rsidR="00F7622D">
        <w:t>»</w:t>
      </w:r>
      <w:r w:rsidR="00821367">
        <w:t xml:space="preserve"> указаны тексты сообщений, выдаваемых в ходе выполнения программы, описание их содержания, а также соответствующие необходимые действия оператора.</w:t>
      </w:r>
    </w:p>
    <w:p w14:paraId="7B56901C" w14:textId="3791B61C" w:rsidR="00E61C14" w:rsidRPr="00BB41BC" w:rsidRDefault="00E61C14" w:rsidP="002060D7">
      <w:r>
        <w:t>Оформление программного документа «</w:t>
      </w:r>
      <w:r w:rsidR="0002541A">
        <w:t>Руководство оператора</w:t>
      </w:r>
      <w:r>
        <w:t xml:space="preserve">» произведено по требованиям </w:t>
      </w:r>
      <w:r w:rsidRPr="2957AED8">
        <w:t>ГОСТ</w:t>
      </w:r>
      <w:r>
        <w:t xml:space="preserve"> </w:t>
      </w:r>
      <w:r w:rsidR="0002541A" w:rsidRPr="0002541A">
        <w:t>19.505-79</w:t>
      </w:r>
      <w:r>
        <w:t xml:space="preserve"> </w:t>
      </w:r>
      <w:r w:rsidR="002060D7">
        <w:t>«</w:t>
      </w:r>
      <w:r w:rsidR="0002541A">
        <w:t>Руководство оператора</w:t>
      </w:r>
      <w:r w:rsidRPr="2957AED8">
        <w:t xml:space="preserve">. Требования к содержанию и </w:t>
      </w:r>
      <w:r w:rsidR="00F7622D" w:rsidRPr="2957AED8">
        <w:t>оформлению</w:t>
      </w:r>
      <w:r w:rsidR="00F7622D">
        <w:t>»</w:t>
      </w:r>
      <w:r w:rsidR="00F7622D" w:rsidRPr="00AE1537">
        <w:t xml:space="preserve"> </w:t>
      </w:r>
      <w:r w:rsidR="002060D7">
        <w:fldChar w:fldCharType="begin" w:fldLock="1"/>
      </w:r>
      <w:r w:rsidR="002060D7">
        <w:instrText>ADDIN CSL_CITATION {"citationItems":[{"id":"ITEM-1","itemData":{"id":"ITEM-1","issued":{"date-parts":[["0"]]},"title":"19.505-79 «Руководство оператора. Требования к содержанию и оформлению»","type":"legislation"},"uris":["http://www.mendeley.com/documents/?uuid=339933b4-aa79-43ac-824f-602e7ff1f1a6"]}],"mendeley":{"formattedCitation":"[1]","plainTextFormattedCitation":"[1]"},"properties":{"noteIndex":0},"schema":"https://github.com/citation-style-language/schema/raw/master/csl-citation.json"}</w:instrText>
      </w:r>
      <w:r w:rsidR="002060D7">
        <w:fldChar w:fldCharType="separate"/>
      </w:r>
      <w:r w:rsidR="002060D7" w:rsidRPr="002060D7">
        <w:rPr>
          <w:noProof/>
        </w:rPr>
        <w:t>[1]</w:t>
      </w:r>
      <w:r w:rsidR="002060D7">
        <w:fldChar w:fldCharType="end"/>
      </w:r>
      <w:r w:rsidRPr="00AE1537">
        <w:t>.</w:t>
      </w:r>
    </w:p>
    <w:bookmarkEnd w:id="2"/>
    <w:p w14:paraId="1C7013B2" w14:textId="617936FD" w:rsidR="00780982" w:rsidRPr="00CC6263" w:rsidRDefault="00A423A2" w:rsidP="00AC431B">
      <w:pPr>
        <w:rPr>
          <w:sz w:val="26"/>
          <w:szCs w:val="26"/>
          <w:highlight w:val="red"/>
        </w:rPr>
      </w:pPr>
      <w:r>
        <w:br w:type="page"/>
      </w:r>
    </w:p>
    <w:sdt>
      <w:sdtPr>
        <w:rPr>
          <w:rFonts w:asciiTheme="minorHAnsi" w:eastAsiaTheme="minorHAnsi" w:hAnsiTheme="minorHAnsi" w:cstheme="minorBidi"/>
          <w:sz w:val="22"/>
          <w:szCs w:val="22"/>
        </w:rPr>
        <w:id w:val="1207381528"/>
        <w:docPartObj>
          <w:docPartGallery w:val="Table of Contents"/>
          <w:docPartUnique/>
        </w:docPartObj>
      </w:sdtPr>
      <w:sdtEndPr>
        <w:rPr>
          <w:rFonts w:ascii="Times New Roman" w:eastAsia="Times New Roman" w:hAnsi="Times New Roman" w:cs="Times New Roman"/>
          <w:sz w:val="24"/>
          <w:szCs w:val="24"/>
        </w:rPr>
      </w:sdtEndPr>
      <w:sdtContent>
        <w:p w14:paraId="378809FA" w14:textId="77777777" w:rsidR="00780982" w:rsidRPr="00065E6F" w:rsidRDefault="2957AED8" w:rsidP="00065E6F">
          <w:pPr>
            <w:jc w:val="center"/>
            <w:rPr>
              <w:b/>
              <w:sz w:val="28"/>
            </w:rPr>
          </w:pPr>
          <w:r w:rsidRPr="00065E6F">
            <w:rPr>
              <w:b/>
              <w:sz w:val="28"/>
            </w:rPr>
            <w:t>Содержание</w:t>
          </w:r>
        </w:p>
        <w:p w14:paraId="0BDB949F" w14:textId="58AEAD9E" w:rsidR="00A060D5" w:rsidRDefault="00780982">
          <w:pPr>
            <w:pStyle w:val="TOC1"/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r w:rsidRPr="00237850">
            <w:fldChar w:fldCharType="begin"/>
          </w:r>
          <w:r w:rsidRPr="00237850">
            <w:instrText xml:space="preserve"> TOC \o "1-3" \h \z \u </w:instrText>
          </w:r>
          <w:r w:rsidRPr="00237850">
            <w:fldChar w:fldCharType="separate"/>
          </w:r>
          <w:hyperlink w:anchor="_Toc9406855" w:history="1">
            <w:r w:rsidR="00A060D5" w:rsidRPr="00FF0B7D">
              <w:rPr>
                <w:rStyle w:val="Hyperlink"/>
                <w:noProof/>
              </w:rPr>
              <w:t>Аннотация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55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3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01E16158" w14:textId="1FA57535" w:rsidR="00A060D5" w:rsidRDefault="00FE34C9">
          <w:pPr>
            <w:pStyle w:val="TOC1"/>
            <w:tabs>
              <w:tab w:val="left" w:pos="72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406856" w:history="1">
            <w:r w:rsidR="00A060D5" w:rsidRPr="00FF0B7D">
              <w:rPr>
                <w:rStyle w:val="Hyperlink"/>
                <w:noProof/>
              </w:rPr>
              <w:t>1.</w:t>
            </w:r>
            <w:r w:rsidR="00A060D5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="00A060D5" w:rsidRPr="00FF0B7D">
              <w:rPr>
                <w:rStyle w:val="Hyperlink"/>
                <w:noProof/>
              </w:rPr>
              <w:t>Назначение программы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56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5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3E602EAE" w14:textId="4A7E6E0D" w:rsidR="00A060D5" w:rsidRDefault="00FE34C9">
          <w:pPr>
            <w:pStyle w:val="TOC2"/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406857" w:history="1">
            <w:r w:rsidR="00A060D5" w:rsidRPr="00FF0B7D">
              <w:rPr>
                <w:rStyle w:val="Hyperlink"/>
                <w:noProof/>
              </w:rPr>
              <w:t xml:space="preserve">1.1. </w:t>
            </w:r>
            <w:r w:rsidR="00A060D5" w:rsidRPr="00FF0B7D">
              <w:rPr>
                <w:rStyle w:val="Hyperlink"/>
                <w:noProof/>
                <w:lang w:val="en-US"/>
              </w:rPr>
              <w:t>Наименование программы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57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5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0AEBAE85" w14:textId="06324792" w:rsidR="00A060D5" w:rsidRDefault="00FE34C9">
          <w:pPr>
            <w:pStyle w:val="TOC2"/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406858" w:history="1">
            <w:r w:rsidR="00A060D5" w:rsidRPr="00FF0B7D">
              <w:rPr>
                <w:rStyle w:val="Hyperlink"/>
                <w:noProof/>
              </w:rPr>
              <w:t>1.2. Краткая характеристика области применения программного продукта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58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5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0E92DE9D" w14:textId="5E8FB9F9" w:rsidR="00A060D5" w:rsidRDefault="00FE34C9">
          <w:pPr>
            <w:pStyle w:val="TOC1"/>
            <w:tabs>
              <w:tab w:val="left" w:pos="72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406859" w:history="1">
            <w:r w:rsidR="00A060D5" w:rsidRPr="00FF0B7D">
              <w:rPr>
                <w:rStyle w:val="Hyperlink"/>
                <w:noProof/>
              </w:rPr>
              <w:t>2.</w:t>
            </w:r>
            <w:r w:rsidR="00A060D5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="00A060D5" w:rsidRPr="00FF0B7D">
              <w:rPr>
                <w:rStyle w:val="Hyperlink"/>
                <w:noProof/>
              </w:rPr>
              <w:t>Условия выполнения программы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59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6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3372ECA6" w14:textId="273273AA" w:rsidR="00A060D5" w:rsidRDefault="00FE34C9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406860" w:history="1">
            <w:r w:rsidR="00A060D5" w:rsidRPr="00FF0B7D">
              <w:rPr>
                <w:rStyle w:val="Hyperlink"/>
                <w:noProof/>
              </w:rPr>
              <w:t>2.1.</w:t>
            </w:r>
            <w:r w:rsidR="00A060D5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="00A060D5" w:rsidRPr="00FF0B7D">
              <w:rPr>
                <w:rStyle w:val="Hyperlink"/>
                <w:noProof/>
              </w:rPr>
              <w:t>Требования к составу и параметрам технических средств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60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6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5AED7E4F" w14:textId="5E8C9464" w:rsidR="00A060D5" w:rsidRDefault="00FE34C9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406861" w:history="1">
            <w:r w:rsidR="00A060D5" w:rsidRPr="00FF0B7D">
              <w:rPr>
                <w:rStyle w:val="Hyperlink"/>
                <w:noProof/>
              </w:rPr>
              <w:t>2.2.</w:t>
            </w:r>
            <w:r w:rsidR="00A060D5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="00A060D5" w:rsidRPr="00FF0B7D">
              <w:rPr>
                <w:rStyle w:val="Hyperlink"/>
                <w:noProof/>
              </w:rPr>
              <w:t>Требования к информационной и программной совместимости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61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6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64138D04" w14:textId="7C388146" w:rsidR="00A060D5" w:rsidRDefault="00FE34C9">
          <w:pPr>
            <w:pStyle w:val="TOC1"/>
            <w:tabs>
              <w:tab w:val="left" w:pos="72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406862" w:history="1">
            <w:r w:rsidR="00A060D5" w:rsidRPr="00FF0B7D">
              <w:rPr>
                <w:rStyle w:val="Hyperlink"/>
                <w:noProof/>
              </w:rPr>
              <w:t>3.</w:t>
            </w:r>
            <w:r w:rsidR="00A060D5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="00A060D5" w:rsidRPr="00FF0B7D">
              <w:rPr>
                <w:rStyle w:val="Hyperlink"/>
                <w:noProof/>
              </w:rPr>
              <w:t>Выполнение программы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62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7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5D15B701" w14:textId="4B440DFD" w:rsidR="00A060D5" w:rsidRDefault="00FE34C9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406863" w:history="1">
            <w:r w:rsidR="00A060D5" w:rsidRPr="00FF0B7D">
              <w:rPr>
                <w:rStyle w:val="Hyperlink"/>
                <w:noProof/>
              </w:rPr>
              <w:t>3.1.</w:t>
            </w:r>
            <w:r w:rsidR="00A060D5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="00A060D5" w:rsidRPr="00FF0B7D">
              <w:rPr>
                <w:rStyle w:val="Hyperlink"/>
                <w:noProof/>
              </w:rPr>
              <w:t>Использование программы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63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7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251A986D" w14:textId="3CC96FAC" w:rsidR="00A060D5" w:rsidRDefault="00FE34C9">
          <w:pPr>
            <w:pStyle w:val="TOC3"/>
            <w:tabs>
              <w:tab w:val="left" w:pos="1680"/>
              <w:tab w:val="right" w:leader="dot" w:pos="9344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406864" w:history="1">
            <w:r w:rsidR="00A060D5" w:rsidRPr="00FF0B7D">
              <w:rPr>
                <w:rStyle w:val="Hyperlink"/>
                <w:noProof/>
              </w:rPr>
              <w:t>3.1.1.</w:t>
            </w:r>
            <w:r w:rsidR="00A060D5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="00A060D5" w:rsidRPr="00FF0B7D">
              <w:rPr>
                <w:rStyle w:val="Hyperlink"/>
                <w:noProof/>
              </w:rPr>
              <w:t>Запуск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64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7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08565921" w14:textId="431C1642" w:rsidR="00A060D5" w:rsidRDefault="00FE34C9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406865" w:history="1">
            <w:r w:rsidR="00A060D5" w:rsidRPr="00FF0B7D">
              <w:rPr>
                <w:rStyle w:val="Hyperlink"/>
                <w:noProof/>
              </w:rPr>
              <w:t>3.2.</w:t>
            </w:r>
            <w:r w:rsidR="00A060D5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="00A060D5" w:rsidRPr="00FF0B7D">
              <w:rPr>
                <w:rStyle w:val="Hyperlink"/>
                <w:noProof/>
              </w:rPr>
              <w:t>Добавление мока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65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7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73A5FE0F" w14:textId="6B2DB2AE" w:rsidR="00A060D5" w:rsidRDefault="00FE34C9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406866" w:history="1">
            <w:r w:rsidR="00A060D5" w:rsidRPr="00FF0B7D">
              <w:rPr>
                <w:rStyle w:val="Hyperlink"/>
                <w:noProof/>
              </w:rPr>
              <w:t>3.3.</w:t>
            </w:r>
            <w:r w:rsidR="00A060D5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="00A060D5" w:rsidRPr="00FF0B7D">
              <w:rPr>
                <w:rStyle w:val="Hyperlink"/>
                <w:noProof/>
              </w:rPr>
              <w:t>Получение мока на порту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66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8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421072B2" w14:textId="57D58896" w:rsidR="00A060D5" w:rsidRDefault="00FE34C9">
          <w:pPr>
            <w:pStyle w:val="TOC2"/>
            <w:tabs>
              <w:tab w:val="left" w:pos="120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406867" w:history="1">
            <w:r w:rsidR="00A060D5" w:rsidRPr="00FF0B7D">
              <w:rPr>
                <w:rStyle w:val="Hyperlink"/>
                <w:noProof/>
              </w:rPr>
              <w:t>3.4.</w:t>
            </w:r>
            <w:r w:rsidR="00A060D5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="00A060D5" w:rsidRPr="00FF0B7D">
              <w:rPr>
                <w:rStyle w:val="Hyperlink"/>
                <w:noProof/>
              </w:rPr>
              <w:t>Удаление мока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67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9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0C0CEA36" w14:textId="356AC9F1" w:rsidR="00A060D5" w:rsidRDefault="00FE34C9">
          <w:pPr>
            <w:pStyle w:val="TOC1"/>
            <w:tabs>
              <w:tab w:val="left" w:pos="72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406868" w:history="1">
            <w:r w:rsidR="00A060D5" w:rsidRPr="00FF0B7D">
              <w:rPr>
                <w:rStyle w:val="Hyperlink"/>
                <w:noProof/>
              </w:rPr>
              <w:t>4.</w:t>
            </w:r>
            <w:r w:rsidR="00A060D5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="00A060D5" w:rsidRPr="00FF0B7D">
              <w:rPr>
                <w:rStyle w:val="Hyperlink"/>
                <w:noProof/>
              </w:rPr>
              <w:t>Сообщения оператору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68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11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6681E165" w14:textId="105E1D76" w:rsidR="00A060D5" w:rsidRDefault="00FE34C9">
          <w:pPr>
            <w:pStyle w:val="TOC2"/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406869" w:history="1">
            <w:r w:rsidR="00A060D5" w:rsidRPr="00FF0B7D">
              <w:rPr>
                <w:rStyle w:val="Hyperlink"/>
                <w:noProof/>
              </w:rPr>
              <w:t>4.1. Ошибки при пользовании сервером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69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11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1FB0E058" w14:textId="3506EF13" w:rsidR="00A060D5" w:rsidRDefault="00FE34C9">
          <w:pPr>
            <w:pStyle w:val="TOC3"/>
            <w:tabs>
              <w:tab w:val="right" w:leader="dot" w:pos="9344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406870" w:history="1">
            <w:r w:rsidR="00A060D5" w:rsidRPr="00FF0B7D">
              <w:rPr>
                <w:rStyle w:val="Hyperlink"/>
                <w:noProof/>
              </w:rPr>
              <w:t xml:space="preserve">4.1.1. 404 </w:t>
            </w:r>
            <w:r w:rsidR="00A060D5" w:rsidRPr="00FF0B7D">
              <w:rPr>
                <w:rStyle w:val="Hyperlink"/>
                <w:noProof/>
                <w:lang w:val="en-US"/>
              </w:rPr>
              <w:t>Not</w:t>
            </w:r>
            <w:r w:rsidR="00A060D5" w:rsidRPr="00FF0B7D">
              <w:rPr>
                <w:rStyle w:val="Hyperlink"/>
                <w:noProof/>
              </w:rPr>
              <w:t xml:space="preserve"> </w:t>
            </w:r>
            <w:r w:rsidR="00A060D5" w:rsidRPr="00FF0B7D">
              <w:rPr>
                <w:rStyle w:val="Hyperlink"/>
                <w:noProof/>
                <w:lang w:val="en-US"/>
              </w:rPr>
              <w:t>Found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70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11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5F9B6516" w14:textId="3E4D7603" w:rsidR="00A060D5" w:rsidRDefault="00FE34C9">
          <w:pPr>
            <w:pStyle w:val="TOC3"/>
            <w:tabs>
              <w:tab w:val="right" w:leader="dot" w:pos="9344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406871" w:history="1">
            <w:r w:rsidR="00A060D5" w:rsidRPr="00FF0B7D">
              <w:rPr>
                <w:rStyle w:val="Hyperlink"/>
                <w:noProof/>
              </w:rPr>
              <w:t xml:space="preserve">4.1.2. 500 </w:t>
            </w:r>
            <w:r w:rsidR="00A060D5" w:rsidRPr="00FF0B7D">
              <w:rPr>
                <w:rStyle w:val="Hyperlink"/>
                <w:noProof/>
                <w:lang w:val="en-US"/>
              </w:rPr>
              <w:t>Unexpected</w:t>
            </w:r>
            <w:r w:rsidR="00A060D5" w:rsidRPr="00FF0B7D">
              <w:rPr>
                <w:rStyle w:val="Hyperlink"/>
                <w:noProof/>
              </w:rPr>
              <w:t xml:space="preserve"> </w:t>
            </w:r>
            <w:r w:rsidR="00A060D5" w:rsidRPr="00FF0B7D">
              <w:rPr>
                <w:rStyle w:val="Hyperlink"/>
                <w:noProof/>
                <w:lang w:val="en-US"/>
              </w:rPr>
              <w:t>Exception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71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11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6781E404" w14:textId="65E4D2FB" w:rsidR="00A060D5" w:rsidRDefault="00FE34C9">
          <w:pPr>
            <w:pStyle w:val="TOC1"/>
            <w:tabs>
              <w:tab w:val="left" w:pos="720"/>
            </w:tabs>
            <w:rPr>
              <w:rFonts w:asciiTheme="minorHAnsi" w:eastAsiaTheme="minorEastAsia" w:hAnsiTheme="minorHAnsi" w:cstheme="minorBidi"/>
              <w:bCs w:val="0"/>
              <w:noProof/>
              <w:color w:val="auto"/>
              <w:lang w:eastAsia="en-US"/>
            </w:rPr>
          </w:pPr>
          <w:hyperlink w:anchor="_Toc9406872" w:history="1">
            <w:r w:rsidR="00A060D5" w:rsidRPr="00FF0B7D">
              <w:rPr>
                <w:rStyle w:val="Hyperlink"/>
                <w:noProof/>
              </w:rPr>
              <w:t>5.</w:t>
            </w:r>
            <w:r w:rsidR="00A060D5">
              <w:rPr>
                <w:rFonts w:asciiTheme="minorHAnsi" w:eastAsiaTheme="minorEastAsia" w:hAnsiTheme="minorHAnsi" w:cstheme="minorBidi"/>
                <w:bCs w:val="0"/>
                <w:noProof/>
                <w:color w:val="auto"/>
                <w:lang w:eastAsia="en-US"/>
              </w:rPr>
              <w:tab/>
            </w:r>
            <w:r w:rsidR="00A060D5" w:rsidRPr="00FF0B7D">
              <w:rPr>
                <w:rStyle w:val="Hyperlink"/>
                <w:noProof/>
              </w:rPr>
              <w:t>Список использованной литературы</w:t>
            </w:r>
            <w:r w:rsidR="00A060D5">
              <w:rPr>
                <w:noProof/>
                <w:webHidden/>
              </w:rPr>
              <w:tab/>
            </w:r>
            <w:r w:rsidR="00A060D5">
              <w:rPr>
                <w:noProof/>
                <w:webHidden/>
              </w:rPr>
              <w:fldChar w:fldCharType="begin"/>
            </w:r>
            <w:r w:rsidR="00A060D5">
              <w:rPr>
                <w:noProof/>
                <w:webHidden/>
              </w:rPr>
              <w:instrText xml:space="preserve"> PAGEREF _Toc9406872 \h </w:instrText>
            </w:r>
            <w:r w:rsidR="00A060D5">
              <w:rPr>
                <w:noProof/>
                <w:webHidden/>
              </w:rPr>
            </w:r>
            <w:r w:rsidR="00A060D5">
              <w:rPr>
                <w:noProof/>
                <w:webHidden/>
              </w:rPr>
              <w:fldChar w:fldCharType="separate"/>
            </w:r>
            <w:r w:rsidR="00A060D5">
              <w:rPr>
                <w:noProof/>
                <w:webHidden/>
              </w:rPr>
              <w:t>12</w:t>
            </w:r>
            <w:r w:rsidR="00A060D5">
              <w:rPr>
                <w:noProof/>
                <w:webHidden/>
              </w:rPr>
              <w:fldChar w:fldCharType="end"/>
            </w:r>
          </w:hyperlink>
        </w:p>
        <w:p w14:paraId="2B290648" w14:textId="192DC497" w:rsidR="00780982" w:rsidRPr="00237850" w:rsidRDefault="00780982" w:rsidP="00AC431B">
          <w:r w:rsidRPr="00237850">
            <w:fldChar w:fldCharType="end"/>
          </w:r>
          <w:r w:rsidR="00581830">
            <w:tab/>
          </w:r>
        </w:p>
      </w:sdtContent>
    </w:sdt>
    <w:p w14:paraId="32F6641B" w14:textId="02799E39" w:rsidR="00581830" w:rsidRPr="00581830" w:rsidRDefault="00581830" w:rsidP="00AC431B">
      <w:pPr>
        <w:rPr>
          <w:sz w:val="32"/>
          <w:szCs w:val="32"/>
        </w:rPr>
      </w:pPr>
      <w:r>
        <w:br w:type="page"/>
      </w:r>
    </w:p>
    <w:p w14:paraId="5FE2B66C" w14:textId="6152B49B" w:rsidR="001164D7" w:rsidRPr="00563C36" w:rsidRDefault="0002541A" w:rsidP="00563C36">
      <w:pPr>
        <w:pStyle w:val="Heading1"/>
      </w:pPr>
      <w:bookmarkStart w:id="3" w:name="_Toc9406856"/>
      <w:r w:rsidRPr="00563C36">
        <w:lastRenderedPageBreak/>
        <w:t>Назначение программы</w:t>
      </w:r>
      <w:bookmarkEnd w:id="3"/>
    </w:p>
    <w:p w14:paraId="177D24E7" w14:textId="14C1C7F4" w:rsidR="001164D7" w:rsidRPr="0063392E" w:rsidRDefault="001164D7" w:rsidP="00AC431B">
      <w:pPr>
        <w:pStyle w:val="Heading2"/>
        <w:spacing w:before="168" w:after="24"/>
      </w:pPr>
      <w:bookmarkStart w:id="4" w:name="_Toc9406857"/>
      <w:r w:rsidRPr="2957AED8">
        <w:t>1.1</w:t>
      </w:r>
      <w:r w:rsidR="000D0DA9" w:rsidRPr="2957AED8">
        <w:t>.</w:t>
      </w:r>
      <w:r w:rsidRPr="2957AED8">
        <w:t xml:space="preserve"> </w:t>
      </w:r>
      <w:proofErr w:type="spellStart"/>
      <w:r w:rsidR="0002541A" w:rsidRPr="0002541A">
        <w:rPr>
          <w:lang w:val="en-US"/>
        </w:rPr>
        <w:t>Наименование</w:t>
      </w:r>
      <w:proofErr w:type="spellEnd"/>
      <w:r w:rsidR="0002541A" w:rsidRPr="0002541A">
        <w:rPr>
          <w:lang w:val="en-US"/>
        </w:rPr>
        <w:t xml:space="preserve"> </w:t>
      </w:r>
      <w:proofErr w:type="spellStart"/>
      <w:r w:rsidR="0002541A" w:rsidRPr="0002541A">
        <w:rPr>
          <w:lang w:val="en-US"/>
        </w:rPr>
        <w:t>программы</w:t>
      </w:r>
      <w:bookmarkEnd w:id="4"/>
      <w:proofErr w:type="spellEnd"/>
    </w:p>
    <w:p w14:paraId="36FD7953" w14:textId="1EB0F8F2" w:rsidR="001164D7" w:rsidRDefault="00000826" w:rsidP="00036002">
      <w:r w:rsidRPr="7B578F46">
        <w:t>Наименование программного продукта</w:t>
      </w:r>
      <w:r w:rsidR="001164D7" w:rsidRPr="7B578F46">
        <w:t xml:space="preserve"> – </w:t>
      </w:r>
      <w:r w:rsidRPr="7B578F46">
        <w:t>«</w:t>
      </w:r>
      <w:r w:rsidR="0071746A">
        <w:t xml:space="preserve">Сервер для </w:t>
      </w:r>
      <w:proofErr w:type="spellStart"/>
      <w:r w:rsidR="0071746A">
        <w:t>мокирования</w:t>
      </w:r>
      <w:proofErr w:type="spellEnd"/>
      <w:r w:rsidR="0071746A">
        <w:t xml:space="preserve"> асинхронных протоколов</w:t>
      </w:r>
      <w:r w:rsidR="001164D7" w:rsidRPr="7B578F46">
        <w:t>».</w:t>
      </w:r>
    </w:p>
    <w:p w14:paraId="459739E0" w14:textId="2BCC6F78" w:rsidR="00D12D1B" w:rsidRPr="004E2CEF" w:rsidRDefault="00D12D1B" w:rsidP="00036002">
      <w:r>
        <w:t>Наименование</w:t>
      </w:r>
      <w:r w:rsidRPr="004E2CEF">
        <w:t xml:space="preserve"> </w:t>
      </w:r>
      <w:r>
        <w:t>программного</w:t>
      </w:r>
      <w:r w:rsidRPr="004E2CEF">
        <w:t xml:space="preserve"> </w:t>
      </w:r>
      <w:r>
        <w:t>продукта</w:t>
      </w:r>
      <w:r w:rsidRPr="004E2CEF">
        <w:t xml:space="preserve"> </w:t>
      </w:r>
      <w:r>
        <w:t>на</w:t>
      </w:r>
      <w:r w:rsidRPr="004E2CEF">
        <w:t xml:space="preserve"> </w:t>
      </w:r>
      <w:r>
        <w:t>английском</w:t>
      </w:r>
      <w:r w:rsidRPr="004E2CEF">
        <w:t xml:space="preserve"> </w:t>
      </w:r>
      <w:r>
        <w:t>языке</w:t>
      </w:r>
      <w:r w:rsidRPr="004E2CEF">
        <w:t xml:space="preserve"> – «</w:t>
      </w:r>
      <w:r w:rsidR="001A57FD">
        <w:rPr>
          <w:lang w:val="en-US"/>
        </w:rPr>
        <w:t>Server</w:t>
      </w:r>
      <w:r w:rsidR="001A57FD" w:rsidRPr="00842BCA">
        <w:t xml:space="preserve"> </w:t>
      </w:r>
      <w:r w:rsidR="001A57FD">
        <w:rPr>
          <w:lang w:val="en-US"/>
        </w:rPr>
        <w:t>for</w:t>
      </w:r>
      <w:r w:rsidR="001A57FD" w:rsidRPr="00842BCA">
        <w:t xml:space="preserve"> </w:t>
      </w:r>
      <w:r w:rsidR="001A57FD">
        <w:rPr>
          <w:lang w:val="en-US"/>
        </w:rPr>
        <w:t>Asynchronous</w:t>
      </w:r>
      <w:r w:rsidR="001A57FD" w:rsidRPr="00842BCA">
        <w:t xml:space="preserve"> </w:t>
      </w:r>
      <w:r w:rsidR="001A57FD">
        <w:rPr>
          <w:lang w:val="en-US"/>
        </w:rPr>
        <w:t>Protocols</w:t>
      </w:r>
      <w:r w:rsidR="001A57FD" w:rsidRPr="00842BCA">
        <w:t xml:space="preserve"> </w:t>
      </w:r>
      <w:r w:rsidR="001A57FD">
        <w:rPr>
          <w:lang w:val="en-US"/>
        </w:rPr>
        <w:t>Mocking</w:t>
      </w:r>
      <w:r w:rsidR="001E425B" w:rsidRPr="004E2CEF">
        <w:t>».</w:t>
      </w:r>
    </w:p>
    <w:p w14:paraId="4FAF4360" w14:textId="70BA13C9" w:rsidR="001164D7" w:rsidRPr="0063392E" w:rsidRDefault="003E2E6C" w:rsidP="00AC431B">
      <w:pPr>
        <w:pStyle w:val="Heading2"/>
        <w:spacing w:before="168" w:after="24"/>
      </w:pPr>
      <w:bookmarkStart w:id="5" w:name="_Toc9406858"/>
      <w:r w:rsidRPr="2957AED8">
        <w:t>1.2</w:t>
      </w:r>
      <w:r w:rsidR="000D0DA9" w:rsidRPr="2957AED8">
        <w:t>.</w:t>
      </w:r>
      <w:r w:rsidRPr="2957AED8">
        <w:t xml:space="preserve"> </w:t>
      </w:r>
      <w:r w:rsidR="001164D7" w:rsidRPr="2957AED8">
        <w:t xml:space="preserve">Краткая характеристика области применения </w:t>
      </w:r>
      <w:r w:rsidR="00A72829" w:rsidRPr="2957AED8">
        <w:t>программного продукта</w:t>
      </w:r>
      <w:bookmarkEnd w:id="5"/>
    </w:p>
    <w:p w14:paraId="39CDFA06" w14:textId="28061D18" w:rsidR="00374604" w:rsidRPr="00B26776" w:rsidRDefault="00374604" w:rsidP="00414266">
      <w:r>
        <w:t>Разрабатываем</w:t>
      </w:r>
      <w:r w:rsidR="001D77FF">
        <w:t>ый</w:t>
      </w:r>
      <w:r w:rsidR="001D77FF" w:rsidRPr="001D77FF">
        <w:t xml:space="preserve"> </w:t>
      </w:r>
      <w:r w:rsidR="001D77FF">
        <w:t xml:space="preserve">программный продукт </w:t>
      </w:r>
      <w:r>
        <w:t xml:space="preserve">можно применить </w:t>
      </w:r>
      <w:r w:rsidR="00B26776">
        <w:t xml:space="preserve">при разработке сервера с сетевым интерфейсом, в котором используется протокол </w:t>
      </w:r>
      <w:r w:rsidR="00B26776">
        <w:rPr>
          <w:lang w:val="en-US"/>
        </w:rPr>
        <w:t>WebSocket</w:t>
      </w:r>
      <w:r w:rsidR="00B26776" w:rsidRPr="00B26776">
        <w:t xml:space="preserve"> </w:t>
      </w:r>
      <w:r w:rsidR="00B26776">
        <w:t xml:space="preserve">или </w:t>
      </w:r>
      <w:r w:rsidR="00B26776">
        <w:rPr>
          <w:lang w:val="en-US"/>
        </w:rPr>
        <w:t>Server</w:t>
      </w:r>
      <w:r w:rsidR="00B26776" w:rsidRPr="00B26776">
        <w:t>-</w:t>
      </w:r>
      <w:r w:rsidR="00B26776">
        <w:rPr>
          <w:lang w:val="en-US"/>
        </w:rPr>
        <w:t>Sent</w:t>
      </w:r>
      <w:r w:rsidR="00B26776" w:rsidRPr="00B26776">
        <w:t xml:space="preserve"> </w:t>
      </w:r>
      <w:r w:rsidR="00B26776">
        <w:rPr>
          <w:lang w:val="en-US"/>
        </w:rPr>
        <w:t>Events</w:t>
      </w:r>
      <w:r w:rsidR="00B26776">
        <w:t xml:space="preserve">. А также при разработке приложения, которое использует подобный интерфейс. Пользователь сможет создать имитацию реального сервиса путем описания </w:t>
      </w:r>
      <w:r w:rsidR="00A62481">
        <w:t xml:space="preserve">желаемого </w:t>
      </w:r>
      <w:r w:rsidR="00B26776">
        <w:t>поведения</w:t>
      </w:r>
      <w:r w:rsidR="00A62481">
        <w:t xml:space="preserve">, </w:t>
      </w:r>
      <w:r w:rsidR="00B26776">
        <w:t>без его непосредственной реализации.</w:t>
      </w:r>
    </w:p>
    <w:p w14:paraId="2D5BA353" w14:textId="4C976913" w:rsidR="00AD6C14" w:rsidRPr="00CC6263" w:rsidRDefault="00AD6C14" w:rsidP="00AC431B">
      <w:r>
        <w:br w:type="page"/>
      </w:r>
    </w:p>
    <w:p w14:paraId="2F958198" w14:textId="71DE5879" w:rsidR="00AD6C14" w:rsidRPr="0063392E" w:rsidRDefault="0002541A" w:rsidP="00563C36">
      <w:pPr>
        <w:pStyle w:val="Heading1"/>
      </w:pPr>
      <w:bookmarkStart w:id="6" w:name="_Toc9406859"/>
      <w:r w:rsidRPr="000C29D6">
        <w:lastRenderedPageBreak/>
        <w:t>Условия</w:t>
      </w:r>
      <w:r>
        <w:t xml:space="preserve"> выполнения программы</w:t>
      </w:r>
      <w:bookmarkEnd w:id="6"/>
    </w:p>
    <w:p w14:paraId="159960EA" w14:textId="16740E80" w:rsidR="00AD6C14" w:rsidRPr="0063392E" w:rsidRDefault="00F56D85" w:rsidP="00F56D85">
      <w:pPr>
        <w:pStyle w:val="Heading2"/>
        <w:numPr>
          <w:ilvl w:val="1"/>
          <w:numId w:val="41"/>
        </w:numPr>
        <w:spacing w:before="168" w:after="24"/>
        <w:ind w:left="0" w:firstLine="567"/>
      </w:pPr>
      <w:r>
        <w:t xml:space="preserve"> </w:t>
      </w:r>
      <w:bookmarkStart w:id="7" w:name="_Toc9406860"/>
      <w:r w:rsidR="0002541A" w:rsidRPr="0002541A">
        <w:t>Требования к составу и параметрам технических средств</w:t>
      </w:r>
      <w:bookmarkEnd w:id="7"/>
    </w:p>
    <w:p w14:paraId="59B26ED9" w14:textId="77777777" w:rsidR="00F56D85" w:rsidRPr="00EC585D" w:rsidRDefault="00F56D85" w:rsidP="00F56D85">
      <w:r>
        <w:t>Для эффективной работы с п</w:t>
      </w:r>
      <w:r w:rsidRPr="7B578F46">
        <w:t>рограммой предъявляются следующие требования к составу и параметрам технических средств:</w:t>
      </w:r>
    </w:p>
    <w:p w14:paraId="2D535293" w14:textId="77777777" w:rsidR="00F56D85" w:rsidRPr="00830509" w:rsidRDefault="00F56D85" w:rsidP="00F56D85">
      <w:pPr>
        <w:pStyle w:val="ListParagraph"/>
        <w:numPr>
          <w:ilvl w:val="0"/>
          <w:numId w:val="18"/>
        </w:numPr>
        <w:ind w:left="0" w:firstLine="567"/>
      </w:pPr>
      <w:r>
        <w:t xml:space="preserve">Процессор </w:t>
      </w:r>
      <w:proofErr w:type="spellStart"/>
      <w:r w:rsidRPr="00364075">
        <w:t>Pentium</w:t>
      </w:r>
      <w:proofErr w:type="spellEnd"/>
      <w:r w:rsidRPr="00364075">
        <w:t xml:space="preserve"> 2 266 </w:t>
      </w:r>
      <w:proofErr w:type="spellStart"/>
      <w:r w:rsidRPr="00364075">
        <w:t>MHz</w:t>
      </w:r>
      <w:proofErr w:type="spellEnd"/>
      <w:r>
        <w:t xml:space="preserve"> или мощнее</w:t>
      </w:r>
    </w:p>
    <w:p w14:paraId="70939FC6" w14:textId="77777777" w:rsidR="00F56D85" w:rsidRPr="00830509" w:rsidRDefault="00F56D85" w:rsidP="00F56D85">
      <w:pPr>
        <w:pStyle w:val="ListParagraph"/>
        <w:numPr>
          <w:ilvl w:val="0"/>
          <w:numId w:val="18"/>
        </w:numPr>
        <w:ind w:left="0" w:firstLine="567"/>
      </w:pPr>
      <w:r>
        <w:t>Оперативная память не менее 1 Гб</w:t>
      </w:r>
    </w:p>
    <w:p w14:paraId="6A656EFB" w14:textId="77777777" w:rsidR="00F56D85" w:rsidRPr="00830509" w:rsidRDefault="00F56D85" w:rsidP="00F56D85">
      <w:pPr>
        <w:pStyle w:val="ListParagraph"/>
        <w:numPr>
          <w:ilvl w:val="0"/>
          <w:numId w:val="18"/>
        </w:numPr>
        <w:ind w:left="0" w:firstLine="567"/>
      </w:pPr>
      <w:r>
        <w:t>Свободное дисковое пространство не меньше 1 Гб</w:t>
      </w:r>
    </w:p>
    <w:p w14:paraId="505F7D5B" w14:textId="77777777" w:rsidR="00F56D85" w:rsidRPr="00830509" w:rsidRDefault="00F56D85" w:rsidP="00F56D85">
      <w:pPr>
        <w:pStyle w:val="ListParagraph"/>
        <w:numPr>
          <w:ilvl w:val="0"/>
          <w:numId w:val="18"/>
        </w:numPr>
        <w:ind w:left="0" w:firstLine="567"/>
      </w:pPr>
      <w:r>
        <w:t>Исправная сетевая карта</w:t>
      </w:r>
    </w:p>
    <w:p w14:paraId="7A58F4A8" w14:textId="77777777" w:rsidR="00F56D85" w:rsidRPr="00830509" w:rsidRDefault="00F56D85" w:rsidP="00F56D85">
      <w:pPr>
        <w:pStyle w:val="ListParagraph"/>
        <w:numPr>
          <w:ilvl w:val="0"/>
          <w:numId w:val="18"/>
        </w:numPr>
        <w:ind w:left="0" w:firstLine="567"/>
      </w:pPr>
      <w:r w:rsidRPr="00830509">
        <w:t>Монитор</w:t>
      </w:r>
    </w:p>
    <w:p w14:paraId="63298F16" w14:textId="77777777" w:rsidR="00F56D85" w:rsidRDefault="00F56D85" w:rsidP="00F56D85">
      <w:pPr>
        <w:pStyle w:val="ListParagraph"/>
        <w:numPr>
          <w:ilvl w:val="0"/>
          <w:numId w:val="18"/>
        </w:numPr>
        <w:ind w:left="0" w:firstLine="567"/>
      </w:pPr>
      <w:r w:rsidRPr="00830509">
        <w:t>Клавиатура</w:t>
      </w:r>
    </w:p>
    <w:p w14:paraId="11C4E928" w14:textId="1A87DD19" w:rsidR="00F56D85" w:rsidRDefault="00F56D85" w:rsidP="00F56D85">
      <w:pPr>
        <w:pStyle w:val="ListParagraph"/>
        <w:numPr>
          <w:ilvl w:val="0"/>
          <w:numId w:val="18"/>
        </w:numPr>
        <w:ind w:left="0" w:firstLine="567"/>
      </w:pPr>
      <w:r w:rsidRPr="00830509">
        <w:t>Мышь</w:t>
      </w:r>
    </w:p>
    <w:p w14:paraId="6939D6E8" w14:textId="22A3A9EA" w:rsidR="00F56D85" w:rsidRDefault="00F56D85" w:rsidP="00F56D85">
      <w:pPr>
        <w:pStyle w:val="Heading2"/>
        <w:numPr>
          <w:ilvl w:val="1"/>
          <w:numId w:val="41"/>
        </w:numPr>
        <w:ind w:left="0" w:firstLine="567"/>
      </w:pPr>
      <w:bookmarkStart w:id="8" w:name="_Toc9406861"/>
      <w:r w:rsidRPr="00F56D85">
        <w:t>Требования к информационной и программной совместимости</w:t>
      </w:r>
      <w:bookmarkEnd w:id="8"/>
    </w:p>
    <w:p w14:paraId="7A4C9F86" w14:textId="77777777" w:rsidR="00AF39A0" w:rsidRDefault="00AF39A0" w:rsidP="00AF39A0">
      <w:r>
        <w:t>Для корректной работы программного продукта требуется:</w:t>
      </w:r>
    </w:p>
    <w:p w14:paraId="6890C047" w14:textId="77777777" w:rsidR="00AF39A0" w:rsidRPr="00830509" w:rsidRDefault="00AF39A0" w:rsidP="00AF39A0">
      <w:pPr>
        <w:pStyle w:val="ListParagraph"/>
        <w:numPr>
          <w:ilvl w:val="0"/>
          <w:numId w:val="34"/>
        </w:numPr>
      </w:pPr>
      <w:r>
        <w:t xml:space="preserve">Установленный </w:t>
      </w:r>
      <w:r>
        <w:rPr>
          <w:lang w:val="en-US"/>
        </w:rPr>
        <w:t>JDK</w:t>
      </w:r>
      <w:r w:rsidRPr="00BB13F9">
        <w:t xml:space="preserve"> </w:t>
      </w:r>
      <w:r>
        <w:t>версии 1.8 или выше</w:t>
      </w:r>
    </w:p>
    <w:p w14:paraId="2FDB1DE1" w14:textId="77777777" w:rsidR="00AF39A0" w:rsidRDefault="00AF39A0" w:rsidP="00AF39A0">
      <w:pPr>
        <w:pStyle w:val="ListParagraph"/>
        <w:numPr>
          <w:ilvl w:val="0"/>
          <w:numId w:val="34"/>
        </w:numPr>
      </w:pPr>
      <w:r>
        <w:t xml:space="preserve">Установленный </w:t>
      </w:r>
      <w:r>
        <w:rPr>
          <w:lang w:val="en-US"/>
        </w:rPr>
        <w:t>SBT</w:t>
      </w:r>
      <w:r w:rsidRPr="00BB13F9">
        <w:t xml:space="preserve"> </w:t>
      </w:r>
      <w:r>
        <w:t>версии 1.2.8 или совместимый</w:t>
      </w:r>
    </w:p>
    <w:p w14:paraId="7BBA2E5A" w14:textId="144B8286" w:rsidR="00F56D85" w:rsidRPr="00F56D85" w:rsidRDefault="00AF39A0" w:rsidP="00AF39A0">
      <w:pPr>
        <w:pStyle w:val="ListParagraph"/>
        <w:numPr>
          <w:ilvl w:val="0"/>
          <w:numId w:val="34"/>
        </w:numPr>
      </w:pPr>
      <w:r>
        <w:t xml:space="preserve">Установленный </w:t>
      </w:r>
      <w:r w:rsidRPr="00AF39A0">
        <w:rPr>
          <w:lang w:val="en-US"/>
        </w:rPr>
        <w:t>Docker</w:t>
      </w:r>
      <w:r w:rsidRPr="00BB13F9">
        <w:t xml:space="preserve"> </w:t>
      </w:r>
      <w:r>
        <w:t xml:space="preserve">версии </w:t>
      </w:r>
      <w:r w:rsidRPr="00BB13F9">
        <w:t xml:space="preserve">2.0.0.3 </w:t>
      </w:r>
      <w:r>
        <w:t>или совместимый</w:t>
      </w:r>
    </w:p>
    <w:p w14:paraId="649BB22E" w14:textId="77777777" w:rsidR="00EF7338" w:rsidRDefault="00EF7338" w:rsidP="00AC431B">
      <w:r>
        <w:br w:type="page"/>
      </w:r>
    </w:p>
    <w:p w14:paraId="144BB850" w14:textId="12DFF474" w:rsidR="00DB76E3" w:rsidRDefault="00AF39A0" w:rsidP="00563C36">
      <w:pPr>
        <w:pStyle w:val="Heading1"/>
      </w:pPr>
      <w:bookmarkStart w:id="9" w:name="_Toc9406862"/>
      <w:r>
        <w:lastRenderedPageBreak/>
        <w:t>Выполнение программы</w:t>
      </w:r>
      <w:bookmarkEnd w:id="9"/>
    </w:p>
    <w:p w14:paraId="34B1C41B" w14:textId="6CB4604C" w:rsidR="00AF39A0" w:rsidRDefault="00AF39A0" w:rsidP="00AF39A0">
      <w:pPr>
        <w:pStyle w:val="Heading2"/>
        <w:numPr>
          <w:ilvl w:val="1"/>
          <w:numId w:val="46"/>
        </w:numPr>
        <w:ind w:left="0" w:firstLine="567"/>
      </w:pPr>
      <w:bookmarkStart w:id="10" w:name="_Toc9406863"/>
      <w:r>
        <w:t>Использование программы</w:t>
      </w:r>
      <w:bookmarkEnd w:id="10"/>
    </w:p>
    <w:p w14:paraId="5EDF44DC" w14:textId="218C23EF" w:rsidR="00AF39A0" w:rsidRPr="00AF39A0" w:rsidRDefault="00AF39A0" w:rsidP="00AF39A0">
      <w:pPr>
        <w:pStyle w:val="Heading3"/>
      </w:pPr>
      <w:bookmarkStart w:id="11" w:name="_Toc9406864"/>
      <w:r w:rsidRPr="00AF39A0">
        <w:t>Запуск</w:t>
      </w:r>
      <w:bookmarkEnd w:id="11"/>
    </w:p>
    <w:p w14:paraId="524B75AD" w14:textId="58C97262" w:rsidR="07AB3D6E" w:rsidRDefault="00AF39A0" w:rsidP="00023FDE">
      <w:r>
        <w:t xml:space="preserve">Чтобы запустить программу требуется ввести в консоль команду: </w:t>
      </w:r>
    </w:p>
    <w:p w14:paraId="3BB28CF3" w14:textId="559F144B" w:rsidR="006F5C25" w:rsidRPr="006F5C25" w:rsidRDefault="006F5C25" w:rsidP="006F5C2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="0" w:line="240" w:lineRule="auto"/>
        <w:ind w:firstLine="0"/>
        <w:jc w:val="left"/>
        <w:rPr>
          <w:rFonts w:ascii="Menlo" w:hAnsi="Menlo" w:cs="Menlo"/>
          <w:color w:val="000000"/>
          <w:sz w:val="18"/>
          <w:szCs w:val="18"/>
          <w:lang w:val="en-US"/>
        </w:rPr>
      </w:pPr>
      <w:r w:rsidRPr="006F5C25">
        <w:rPr>
          <w:rFonts w:ascii="Menlo" w:hAnsi="Menlo" w:cs="Menlo"/>
          <w:color w:val="000000"/>
          <w:sz w:val="18"/>
          <w:szCs w:val="18"/>
          <w:lang w:val="en-US"/>
        </w:rPr>
        <w:t xml:space="preserve">docker build -t </w:t>
      </w:r>
      <w:proofErr w:type="spellStart"/>
      <w:r w:rsidRPr="006F5C25">
        <w:rPr>
          <w:rFonts w:ascii="Menlo" w:hAnsi="Menlo" w:cs="Menlo"/>
          <w:color w:val="000000"/>
          <w:sz w:val="18"/>
          <w:szCs w:val="18"/>
          <w:lang w:val="en-US"/>
        </w:rPr>
        <w:t>async</w:t>
      </w:r>
      <w:proofErr w:type="spellEnd"/>
      <w:r w:rsidRPr="006F5C25">
        <w:rPr>
          <w:rFonts w:ascii="Menlo" w:hAnsi="Menlo" w:cs="Menlo"/>
          <w:color w:val="000000"/>
          <w:sz w:val="18"/>
          <w:szCs w:val="18"/>
          <w:lang w:val="en-US"/>
        </w:rPr>
        <w:t>-</w:t>
      </w:r>
      <w:proofErr w:type="gramStart"/>
      <w:r w:rsidRPr="006F5C25">
        <w:rPr>
          <w:rFonts w:ascii="Menlo" w:hAnsi="Menlo" w:cs="Menlo"/>
          <w:color w:val="000000"/>
          <w:sz w:val="18"/>
          <w:szCs w:val="18"/>
          <w:lang w:val="en-US"/>
        </w:rPr>
        <w:t>mock .</w:t>
      </w:r>
      <w:proofErr w:type="gramEnd"/>
      <w:r w:rsidRPr="006F5C25">
        <w:rPr>
          <w:rFonts w:ascii="Menlo" w:hAnsi="Menlo" w:cs="Menlo"/>
          <w:color w:val="000000"/>
          <w:sz w:val="18"/>
          <w:szCs w:val="18"/>
          <w:lang w:val="en-US"/>
        </w:rPr>
        <w:t xml:space="preserve"> </w:t>
      </w:r>
      <w:r w:rsidRPr="006F5C25">
        <w:rPr>
          <w:rFonts w:ascii="Menlo" w:hAnsi="Menlo" w:cs="Menlo"/>
          <w:b/>
          <w:bCs/>
          <w:color w:val="000080"/>
          <w:sz w:val="18"/>
          <w:szCs w:val="18"/>
          <w:lang w:val="en-US"/>
        </w:rPr>
        <w:t xml:space="preserve">&amp;&amp; </w:t>
      </w:r>
      <w:r w:rsidRPr="006F5C25">
        <w:rPr>
          <w:rFonts w:ascii="Menlo" w:hAnsi="Menlo" w:cs="Menlo"/>
          <w:color w:val="000000"/>
          <w:sz w:val="18"/>
          <w:szCs w:val="18"/>
          <w:lang w:val="en-US"/>
        </w:rPr>
        <w:t>docker run -it --</w:t>
      </w:r>
      <w:proofErr w:type="spellStart"/>
      <w:r w:rsidRPr="006F5C25">
        <w:rPr>
          <w:rFonts w:ascii="Menlo" w:hAnsi="Menlo" w:cs="Menlo"/>
          <w:color w:val="000000"/>
          <w:sz w:val="18"/>
          <w:szCs w:val="18"/>
          <w:lang w:val="en-US"/>
        </w:rPr>
        <w:t>rm</w:t>
      </w:r>
      <w:proofErr w:type="spellEnd"/>
      <w:r w:rsidRPr="006F5C25">
        <w:rPr>
          <w:rFonts w:ascii="Menlo" w:hAnsi="Menlo" w:cs="Menlo"/>
          <w:color w:val="000000"/>
          <w:sz w:val="18"/>
          <w:szCs w:val="18"/>
          <w:lang w:val="en-US"/>
        </w:rPr>
        <w:t xml:space="preserve"> -p 2525:2525 -p 5000:5000 </w:t>
      </w:r>
      <w:proofErr w:type="spellStart"/>
      <w:r w:rsidRPr="006F5C25">
        <w:rPr>
          <w:rFonts w:ascii="Menlo" w:hAnsi="Menlo" w:cs="Menlo"/>
          <w:color w:val="000000"/>
          <w:sz w:val="18"/>
          <w:szCs w:val="18"/>
          <w:lang w:val="en-US"/>
        </w:rPr>
        <w:t>async</w:t>
      </w:r>
      <w:proofErr w:type="spellEnd"/>
      <w:r w:rsidRPr="006F5C25">
        <w:rPr>
          <w:rFonts w:ascii="Menlo" w:hAnsi="Menlo" w:cs="Menlo"/>
          <w:color w:val="000000"/>
          <w:sz w:val="18"/>
          <w:szCs w:val="18"/>
          <w:lang w:val="en-US"/>
        </w:rPr>
        <w:t>-mock</w:t>
      </w:r>
    </w:p>
    <w:p w14:paraId="4335EC8C" w14:textId="33129A39" w:rsidR="00AF39A0" w:rsidRPr="000C29D6" w:rsidRDefault="006F5C25" w:rsidP="00023FDE">
      <w:r>
        <w:t xml:space="preserve">После этого требуется открыть браузер, и в адресной строке ввести адрес </w:t>
      </w:r>
      <w:r w:rsidR="0061287E" w:rsidRPr="0061287E">
        <w:rPr>
          <w:lang w:val="en-US"/>
        </w:rPr>
        <w:t>localhost</w:t>
      </w:r>
      <w:r w:rsidR="0061287E" w:rsidRPr="0061287E">
        <w:t>:2525/</w:t>
      </w:r>
      <w:r w:rsidR="0061287E" w:rsidRPr="0061287E">
        <w:rPr>
          <w:lang w:val="en-US"/>
        </w:rPr>
        <w:t>swagger</w:t>
      </w:r>
    </w:p>
    <w:p w14:paraId="3186BD0E" w14:textId="61F94ACA" w:rsidR="006F5C25" w:rsidRDefault="006F5C25" w:rsidP="006F5C25">
      <w:pPr>
        <w:pStyle w:val="Heading2"/>
        <w:numPr>
          <w:ilvl w:val="1"/>
          <w:numId w:val="46"/>
        </w:numPr>
        <w:spacing w:before="168" w:after="24"/>
        <w:ind w:left="0" w:firstLine="567"/>
      </w:pPr>
      <w:bookmarkStart w:id="12" w:name="_Toc9406865"/>
      <w:r>
        <w:t xml:space="preserve">Добавление </w:t>
      </w:r>
      <w:proofErr w:type="spellStart"/>
      <w:r>
        <w:t>мока</w:t>
      </w:r>
      <w:bookmarkEnd w:id="12"/>
      <w:proofErr w:type="spellEnd"/>
      <w:r>
        <w:t xml:space="preserve"> </w:t>
      </w:r>
    </w:p>
    <w:p w14:paraId="078BA980" w14:textId="77777777" w:rsidR="00F30AC2" w:rsidRDefault="0061287E" w:rsidP="006F5C25">
      <w:pPr>
        <w:rPr>
          <w:lang w:eastAsia="ru-RU"/>
        </w:rPr>
      </w:pPr>
      <w:r>
        <w:rPr>
          <w:lang w:eastAsia="ru-RU"/>
        </w:rPr>
        <w:t xml:space="preserve">Чтобы добавить мок на порт сервера 5000, надо вставить описание поведения </w:t>
      </w:r>
      <w:proofErr w:type="spellStart"/>
      <w:r>
        <w:rPr>
          <w:lang w:eastAsia="ru-RU"/>
        </w:rPr>
        <w:t>мока</w:t>
      </w:r>
      <w:proofErr w:type="spellEnd"/>
      <w:r w:rsidRPr="0061287E">
        <w:rPr>
          <w:lang w:eastAsia="ru-RU"/>
        </w:rPr>
        <w:t xml:space="preserve"> </w:t>
      </w:r>
      <w:r>
        <w:rPr>
          <w:lang w:eastAsia="ru-RU"/>
        </w:rPr>
        <w:t xml:space="preserve">в интерфейс добавления </w:t>
      </w:r>
      <w:proofErr w:type="spellStart"/>
      <w:r>
        <w:rPr>
          <w:lang w:eastAsia="ru-RU"/>
        </w:rPr>
        <w:t>мока</w:t>
      </w:r>
      <w:proofErr w:type="spellEnd"/>
      <w:r>
        <w:rPr>
          <w:lang w:eastAsia="ru-RU"/>
        </w:rPr>
        <w:t>.</w:t>
      </w:r>
      <w:r w:rsidR="00F30AC2">
        <w:rPr>
          <w:lang w:eastAsia="ru-RU"/>
        </w:rPr>
        <w:t xml:space="preserve"> Далее требуется нажать кнопку «</w:t>
      </w:r>
      <w:r w:rsidR="00F30AC2">
        <w:rPr>
          <w:lang w:val="en-US" w:eastAsia="ru-RU"/>
        </w:rPr>
        <w:t>Execute</w:t>
      </w:r>
      <w:r w:rsidR="00F30AC2">
        <w:rPr>
          <w:lang w:eastAsia="ru-RU"/>
        </w:rPr>
        <w:t>»</w:t>
      </w:r>
      <w:r w:rsidR="00F30AC2" w:rsidRPr="00F30AC2">
        <w:rPr>
          <w:lang w:eastAsia="ru-RU"/>
        </w:rPr>
        <w:t xml:space="preserve">, </w:t>
      </w:r>
      <w:r w:rsidR="00F30AC2">
        <w:rPr>
          <w:lang w:eastAsia="ru-RU"/>
        </w:rPr>
        <w:t>чтобы отправить соответствующий запрос, что можно увидеть на рис. 1.</w:t>
      </w:r>
    </w:p>
    <w:p w14:paraId="33B721E4" w14:textId="79848BF8" w:rsidR="006F5C25" w:rsidRDefault="00F30AC2" w:rsidP="00F30AC2">
      <w:pPr>
        <w:ind w:firstLine="0"/>
        <w:rPr>
          <w:lang w:eastAsia="ru-RU"/>
        </w:rPr>
      </w:pPr>
      <w:r w:rsidRPr="00F30AC2">
        <w:rPr>
          <w:noProof/>
          <w:lang w:eastAsia="ru-RU"/>
        </w:rPr>
        <w:drawing>
          <wp:inline distT="0" distB="0" distL="0" distR="0" wp14:anchorId="79481518" wp14:editId="35BEF332">
            <wp:extent cx="5939790" cy="2965450"/>
            <wp:effectExtent l="0" t="0" r="3810" b="635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2965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lang w:eastAsia="ru-RU"/>
        </w:rPr>
        <w:t xml:space="preserve"> </w:t>
      </w:r>
    </w:p>
    <w:p w14:paraId="6CFA9BE2" w14:textId="44598CAE" w:rsidR="00F30AC2" w:rsidRDefault="00F30AC2" w:rsidP="00F30AC2">
      <w:pPr>
        <w:jc w:val="center"/>
        <w:rPr>
          <w:lang w:eastAsia="ru-RU"/>
        </w:rPr>
      </w:pPr>
      <w:r>
        <w:rPr>
          <w:lang w:eastAsia="ru-RU"/>
        </w:rPr>
        <w:t xml:space="preserve">Рисунок 1. Процесс добавления </w:t>
      </w:r>
      <w:proofErr w:type="spellStart"/>
      <w:r>
        <w:rPr>
          <w:lang w:eastAsia="ru-RU"/>
        </w:rPr>
        <w:t>мока</w:t>
      </w:r>
      <w:proofErr w:type="spellEnd"/>
    </w:p>
    <w:p w14:paraId="3A76BE30" w14:textId="00DE532B" w:rsidR="00F30AC2" w:rsidRDefault="00F30AC2" w:rsidP="002C437C">
      <w:pPr>
        <w:rPr>
          <w:lang w:eastAsia="ru-RU"/>
        </w:rPr>
      </w:pPr>
      <w:r>
        <w:rPr>
          <w:lang w:eastAsia="ru-RU"/>
        </w:rPr>
        <w:t xml:space="preserve">В результате интерфейс должен отобразить успешный код создания </w:t>
      </w:r>
      <w:proofErr w:type="spellStart"/>
      <w:r>
        <w:rPr>
          <w:lang w:eastAsia="ru-RU"/>
        </w:rPr>
        <w:t>мока</w:t>
      </w:r>
      <w:proofErr w:type="spellEnd"/>
      <w:r>
        <w:rPr>
          <w:lang w:eastAsia="ru-RU"/>
        </w:rPr>
        <w:t xml:space="preserve"> 201</w:t>
      </w:r>
      <w:r w:rsidR="002C437C">
        <w:rPr>
          <w:lang w:eastAsia="ru-RU"/>
        </w:rPr>
        <w:t xml:space="preserve"> и полученный результат от сервера, что продемонстрировано на рис. 2.</w:t>
      </w:r>
    </w:p>
    <w:p w14:paraId="3F633C7F" w14:textId="211214B3" w:rsidR="002C437C" w:rsidRDefault="002C437C" w:rsidP="002C437C">
      <w:pPr>
        <w:ind w:firstLine="0"/>
        <w:rPr>
          <w:lang w:eastAsia="ru-RU"/>
        </w:rPr>
      </w:pPr>
      <w:r w:rsidRPr="002C437C">
        <w:rPr>
          <w:noProof/>
          <w:lang w:eastAsia="ru-RU"/>
        </w:rPr>
        <w:lastRenderedPageBreak/>
        <w:drawing>
          <wp:inline distT="0" distB="0" distL="0" distR="0" wp14:anchorId="28E5DDBD" wp14:editId="428FC8AB">
            <wp:extent cx="5939790" cy="2720340"/>
            <wp:effectExtent l="0" t="0" r="381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2720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B0E2EE" w14:textId="60755EA0" w:rsidR="002C437C" w:rsidRPr="00F30AC2" w:rsidRDefault="002C437C" w:rsidP="002C437C">
      <w:pPr>
        <w:jc w:val="center"/>
        <w:rPr>
          <w:lang w:eastAsia="ru-RU"/>
        </w:rPr>
      </w:pPr>
      <w:r>
        <w:rPr>
          <w:lang w:eastAsia="ru-RU"/>
        </w:rPr>
        <w:t xml:space="preserve">Рисунок 2. Результат создания </w:t>
      </w:r>
      <w:proofErr w:type="spellStart"/>
      <w:r>
        <w:rPr>
          <w:lang w:eastAsia="ru-RU"/>
        </w:rPr>
        <w:t>мока</w:t>
      </w:r>
      <w:proofErr w:type="spellEnd"/>
    </w:p>
    <w:p w14:paraId="0B068975" w14:textId="190F8466" w:rsidR="006F5C25" w:rsidRDefault="006F5C25" w:rsidP="006F5C25">
      <w:pPr>
        <w:pStyle w:val="Heading2"/>
        <w:numPr>
          <w:ilvl w:val="1"/>
          <w:numId w:val="46"/>
        </w:numPr>
        <w:spacing w:before="168" w:after="24"/>
        <w:ind w:left="0" w:firstLine="567"/>
      </w:pPr>
      <w:bookmarkStart w:id="13" w:name="_Toc9406866"/>
      <w:r>
        <w:t xml:space="preserve">Получение </w:t>
      </w:r>
      <w:proofErr w:type="spellStart"/>
      <w:r>
        <w:t>мока</w:t>
      </w:r>
      <w:proofErr w:type="spellEnd"/>
      <w:r>
        <w:t xml:space="preserve"> на порту</w:t>
      </w:r>
      <w:bookmarkEnd w:id="13"/>
    </w:p>
    <w:p w14:paraId="03570D62" w14:textId="5A639416" w:rsidR="006F5C25" w:rsidRDefault="002C437C" w:rsidP="002C437C">
      <w:pPr>
        <w:rPr>
          <w:lang w:eastAsia="ru-RU"/>
        </w:rPr>
      </w:pPr>
      <w:r>
        <w:rPr>
          <w:lang w:eastAsia="ru-RU"/>
        </w:rPr>
        <w:t xml:space="preserve">Чтобы получить мок на порту, требуется в интерфейсе сервера выбрать метод получения </w:t>
      </w:r>
      <w:proofErr w:type="spellStart"/>
      <w:r>
        <w:rPr>
          <w:lang w:eastAsia="ru-RU"/>
        </w:rPr>
        <w:t>мока</w:t>
      </w:r>
      <w:proofErr w:type="spellEnd"/>
      <w:r>
        <w:rPr>
          <w:lang w:eastAsia="ru-RU"/>
        </w:rPr>
        <w:t xml:space="preserve"> и ввести номер порта (рис. 3).</w:t>
      </w:r>
    </w:p>
    <w:p w14:paraId="3934FF30" w14:textId="20E882C3" w:rsidR="002C437C" w:rsidRDefault="002C437C" w:rsidP="002C437C">
      <w:pPr>
        <w:ind w:firstLine="0"/>
        <w:rPr>
          <w:lang w:eastAsia="ru-RU"/>
        </w:rPr>
      </w:pPr>
      <w:r w:rsidRPr="002C437C">
        <w:rPr>
          <w:noProof/>
          <w:lang w:eastAsia="ru-RU"/>
        </w:rPr>
        <w:drawing>
          <wp:inline distT="0" distB="0" distL="0" distR="0" wp14:anchorId="3937C2B6" wp14:editId="6A1774CB">
            <wp:extent cx="5939790" cy="1508125"/>
            <wp:effectExtent l="0" t="0" r="381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1508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ED45B7" w14:textId="2A893BE1" w:rsidR="002C437C" w:rsidRDefault="002C437C" w:rsidP="002C437C">
      <w:pPr>
        <w:jc w:val="center"/>
        <w:rPr>
          <w:lang w:eastAsia="ru-RU"/>
        </w:rPr>
      </w:pPr>
      <w:r>
        <w:rPr>
          <w:lang w:eastAsia="ru-RU"/>
        </w:rPr>
        <w:t xml:space="preserve">Рисунок 3. Получение </w:t>
      </w:r>
      <w:proofErr w:type="spellStart"/>
      <w:r>
        <w:rPr>
          <w:lang w:eastAsia="ru-RU"/>
        </w:rPr>
        <w:t>мока</w:t>
      </w:r>
      <w:proofErr w:type="spellEnd"/>
      <w:r>
        <w:rPr>
          <w:lang w:eastAsia="ru-RU"/>
        </w:rPr>
        <w:t xml:space="preserve"> на порту</w:t>
      </w:r>
    </w:p>
    <w:p w14:paraId="6DCAFEED" w14:textId="1DB45329" w:rsidR="002C437C" w:rsidRDefault="002C437C" w:rsidP="002C437C">
      <w:pPr>
        <w:rPr>
          <w:lang w:eastAsia="ru-RU"/>
        </w:rPr>
      </w:pPr>
      <w:r>
        <w:rPr>
          <w:lang w:eastAsia="ru-RU"/>
        </w:rPr>
        <w:t>В результате вернется код ответа 200 и полученный мок (рис. 4).</w:t>
      </w:r>
    </w:p>
    <w:p w14:paraId="29E6FD6C" w14:textId="760691FA" w:rsidR="002C437C" w:rsidRDefault="002C437C" w:rsidP="002C437C">
      <w:pPr>
        <w:rPr>
          <w:lang w:eastAsia="ru-RU"/>
        </w:rPr>
      </w:pPr>
      <w:r w:rsidRPr="002C437C">
        <w:rPr>
          <w:noProof/>
          <w:lang w:eastAsia="ru-RU"/>
        </w:rPr>
        <w:lastRenderedPageBreak/>
        <w:drawing>
          <wp:inline distT="0" distB="0" distL="0" distR="0" wp14:anchorId="5523ABF3" wp14:editId="78F54FE2">
            <wp:extent cx="5939790" cy="2286000"/>
            <wp:effectExtent l="0" t="0" r="381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228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1B0DD7" w14:textId="17A8CCAB" w:rsidR="002C437C" w:rsidRDefault="002C437C" w:rsidP="002C437C">
      <w:pPr>
        <w:jc w:val="center"/>
        <w:rPr>
          <w:lang w:eastAsia="ru-RU"/>
        </w:rPr>
      </w:pPr>
      <w:r>
        <w:rPr>
          <w:lang w:eastAsia="ru-RU"/>
        </w:rPr>
        <w:t xml:space="preserve">Рисунок 4. Результат получения </w:t>
      </w:r>
      <w:proofErr w:type="spellStart"/>
      <w:r>
        <w:rPr>
          <w:lang w:eastAsia="ru-RU"/>
        </w:rPr>
        <w:t>мока</w:t>
      </w:r>
      <w:proofErr w:type="spellEnd"/>
      <w:r>
        <w:rPr>
          <w:lang w:eastAsia="ru-RU"/>
        </w:rPr>
        <w:t xml:space="preserve"> по порту</w:t>
      </w:r>
    </w:p>
    <w:p w14:paraId="41C06D6D" w14:textId="77777777" w:rsidR="00A3336D" w:rsidRPr="006F5C25" w:rsidRDefault="00A3336D" w:rsidP="00A3336D">
      <w:pPr>
        <w:rPr>
          <w:lang w:eastAsia="ru-RU"/>
        </w:rPr>
      </w:pPr>
    </w:p>
    <w:p w14:paraId="1155AE51" w14:textId="3DA9114A" w:rsidR="006F5C25" w:rsidRDefault="006F5C25" w:rsidP="006F5C25">
      <w:pPr>
        <w:pStyle w:val="Heading2"/>
        <w:numPr>
          <w:ilvl w:val="1"/>
          <w:numId w:val="46"/>
        </w:numPr>
        <w:ind w:left="0" w:firstLine="567"/>
      </w:pPr>
      <w:bookmarkStart w:id="14" w:name="_Toc9406867"/>
      <w:r>
        <w:t xml:space="preserve">Удаление </w:t>
      </w:r>
      <w:proofErr w:type="spellStart"/>
      <w:r>
        <w:t>мока</w:t>
      </w:r>
      <w:bookmarkEnd w:id="14"/>
      <w:proofErr w:type="spellEnd"/>
    </w:p>
    <w:p w14:paraId="571E2385" w14:textId="2E7C8DF3" w:rsidR="00A3336D" w:rsidRDefault="00A3336D" w:rsidP="00A3336D">
      <w:pPr>
        <w:rPr>
          <w:lang w:eastAsia="ru-RU"/>
        </w:rPr>
      </w:pPr>
      <w:r>
        <w:rPr>
          <w:lang w:eastAsia="ru-RU"/>
        </w:rPr>
        <w:t xml:space="preserve">Чтобы удалить мок, требуется в интерфейсе сервера выбрать </w:t>
      </w:r>
      <w:proofErr w:type="spellStart"/>
      <w:r>
        <w:rPr>
          <w:lang w:eastAsia="ru-RU"/>
        </w:rPr>
        <w:t>методудаления</w:t>
      </w:r>
      <w:proofErr w:type="spellEnd"/>
      <w:r>
        <w:rPr>
          <w:lang w:eastAsia="ru-RU"/>
        </w:rPr>
        <w:t xml:space="preserve"> </w:t>
      </w:r>
      <w:proofErr w:type="spellStart"/>
      <w:r>
        <w:rPr>
          <w:lang w:eastAsia="ru-RU"/>
        </w:rPr>
        <w:t>мока</w:t>
      </w:r>
      <w:proofErr w:type="spellEnd"/>
      <w:r>
        <w:rPr>
          <w:lang w:eastAsia="ru-RU"/>
        </w:rPr>
        <w:t xml:space="preserve"> и ввести номер порта (рис. 5).</w:t>
      </w:r>
    </w:p>
    <w:p w14:paraId="1A090F90" w14:textId="25A17AAE" w:rsidR="006F5C25" w:rsidRDefault="00414B9D" w:rsidP="00414B9D">
      <w:pPr>
        <w:ind w:firstLine="0"/>
        <w:rPr>
          <w:lang w:eastAsia="ru-RU"/>
        </w:rPr>
      </w:pPr>
      <w:r w:rsidRPr="00414B9D">
        <w:rPr>
          <w:noProof/>
          <w:lang w:eastAsia="ru-RU"/>
        </w:rPr>
        <w:drawing>
          <wp:inline distT="0" distB="0" distL="0" distR="0" wp14:anchorId="6E762815" wp14:editId="6ABB11A9">
            <wp:extent cx="5939790" cy="1463040"/>
            <wp:effectExtent l="0" t="0" r="381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1463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EC2979" w14:textId="1FA8C135" w:rsidR="00414B9D" w:rsidRPr="00414B9D" w:rsidRDefault="00414B9D" w:rsidP="00414B9D">
      <w:pPr>
        <w:jc w:val="center"/>
        <w:rPr>
          <w:lang w:eastAsia="ru-RU"/>
        </w:rPr>
      </w:pPr>
      <w:r>
        <w:rPr>
          <w:lang w:eastAsia="ru-RU"/>
        </w:rPr>
        <w:t xml:space="preserve">Рисунок 5. Удаление </w:t>
      </w:r>
      <w:proofErr w:type="spellStart"/>
      <w:r>
        <w:rPr>
          <w:lang w:eastAsia="ru-RU"/>
        </w:rPr>
        <w:t>мока</w:t>
      </w:r>
      <w:proofErr w:type="spellEnd"/>
    </w:p>
    <w:p w14:paraId="4ACCF865" w14:textId="6FE3D215" w:rsidR="00657705" w:rsidRPr="006F5C25" w:rsidRDefault="00657705" w:rsidP="006F5C25">
      <w:pPr>
        <w:rPr>
          <w:lang w:eastAsia="ru-RU"/>
        </w:rPr>
      </w:pPr>
      <w:r>
        <w:rPr>
          <w:lang w:eastAsia="ru-RU"/>
        </w:rPr>
        <w:t xml:space="preserve">В результате вернется код ответа 200 и </w:t>
      </w:r>
      <w:r w:rsidR="00414B9D">
        <w:rPr>
          <w:lang w:eastAsia="ru-RU"/>
        </w:rPr>
        <w:t>удаленный</w:t>
      </w:r>
      <w:r>
        <w:rPr>
          <w:lang w:eastAsia="ru-RU"/>
        </w:rPr>
        <w:t xml:space="preserve"> мок (рис. </w:t>
      </w:r>
      <w:r w:rsidRPr="00657705">
        <w:rPr>
          <w:lang w:eastAsia="ru-RU"/>
        </w:rPr>
        <w:t>6</w:t>
      </w:r>
      <w:r>
        <w:rPr>
          <w:lang w:eastAsia="ru-RU"/>
        </w:rPr>
        <w:t>).</w:t>
      </w:r>
    </w:p>
    <w:p w14:paraId="1093DEDD" w14:textId="77777777" w:rsidR="00414B9D" w:rsidRDefault="00414B9D" w:rsidP="006F5C25">
      <w:pPr>
        <w:ind w:firstLine="0"/>
      </w:pPr>
      <w:r w:rsidRPr="00414B9D">
        <w:rPr>
          <w:noProof/>
        </w:rPr>
        <w:lastRenderedPageBreak/>
        <w:drawing>
          <wp:inline distT="0" distB="0" distL="0" distR="0" wp14:anchorId="174E7D9A" wp14:editId="391949A8">
            <wp:extent cx="5939790" cy="2287905"/>
            <wp:effectExtent l="0" t="0" r="381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2287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6932B2" w14:textId="687B400A" w:rsidR="00DB76E3" w:rsidRDefault="00414B9D" w:rsidP="00414B9D">
      <w:pPr>
        <w:ind w:firstLine="0"/>
        <w:jc w:val="center"/>
      </w:pPr>
      <w:r>
        <w:t xml:space="preserve">Рисунок 6. Результат удаления </w:t>
      </w:r>
      <w:proofErr w:type="spellStart"/>
      <w:r>
        <w:t>мока</w:t>
      </w:r>
      <w:proofErr w:type="spellEnd"/>
      <w:r w:rsidR="00DB76E3">
        <w:br w:type="page"/>
      </w:r>
    </w:p>
    <w:p w14:paraId="1ACACB2E" w14:textId="0342E67C" w:rsidR="00DB76E3" w:rsidRPr="001908E8" w:rsidRDefault="006F5C25" w:rsidP="00563C36">
      <w:pPr>
        <w:pStyle w:val="Heading1"/>
      </w:pPr>
      <w:bookmarkStart w:id="15" w:name="_Toc9406868"/>
      <w:r>
        <w:lastRenderedPageBreak/>
        <w:t>Сообщения оператору</w:t>
      </w:r>
      <w:bookmarkEnd w:id="15"/>
    </w:p>
    <w:p w14:paraId="37961DC6" w14:textId="2E13E4A7" w:rsidR="001769F5" w:rsidRPr="001769F5" w:rsidRDefault="001769F5" w:rsidP="00AD4D3C">
      <w:pPr>
        <w:pStyle w:val="Heading2"/>
        <w:spacing w:before="168" w:after="24"/>
      </w:pPr>
      <w:bookmarkStart w:id="16" w:name="_Toc9406869"/>
      <w:r>
        <w:t xml:space="preserve">4.1. </w:t>
      </w:r>
      <w:r w:rsidRPr="001769F5">
        <w:t>Ошибки при пользовании</w:t>
      </w:r>
      <w:r>
        <w:t xml:space="preserve"> сервером</w:t>
      </w:r>
      <w:bookmarkEnd w:id="16"/>
    </w:p>
    <w:p w14:paraId="122FD305" w14:textId="04211462" w:rsidR="001769F5" w:rsidRPr="00AD4D3C" w:rsidRDefault="001769F5" w:rsidP="001769F5">
      <w:pPr>
        <w:pStyle w:val="Heading3"/>
        <w:numPr>
          <w:ilvl w:val="0"/>
          <w:numId w:val="0"/>
        </w:numPr>
        <w:ind w:left="567"/>
      </w:pPr>
      <w:bookmarkStart w:id="17" w:name="_Toc9406870"/>
      <w:r>
        <w:t xml:space="preserve">4.1.1. 404 </w:t>
      </w:r>
      <w:r>
        <w:rPr>
          <w:lang w:val="en-US"/>
        </w:rPr>
        <w:t>Not</w:t>
      </w:r>
      <w:r w:rsidRPr="00AD4D3C">
        <w:t xml:space="preserve"> </w:t>
      </w:r>
      <w:r>
        <w:rPr>
          <w:lang w:val="en-US"/>
        </w:rPr>
        <w:t>Found</w:t>
      </w:r>
      <w:bookmarkEnd w:id="17"/>
    </w:p>
    <w:p w14:paraId="0417B8C4" w14:textId="27C6E6D8" w:rsidR="001769F5" w:rsidRPr="00AD4D3C" w:rsidRDefault="00AD4D3C" w:rsidP="001769F5">
      <w:pPr>
        <w:rPr>
          <w:lang w:eastAsia="ru-RU"/>
        </w:rPr>
      </w:pPr>
      <w:r>
        <w:rPr>
          <w:lang w:eastAsia="ru-RU"/>
        </w:rPr>
        <w:t>Данная ошибка означает, что был неправильно сформирован путь запроса, и сервер не знает, как на данный запрос ответить.</w:t>
      </w:r>
    </w:p>
    <w:p w14:paraId="39556744" w14:textId="790F0904" w:rsidR="001769F5" w:rsidRPr="00AD4D3C" w:rsidRDefault="001769F5" w:rsidP="001769F5">
      <w:pPr>
        <w:pStyle w:val="Heading3"/>
        <w:numPr>
          <w:ilvl w:val="0"/>
          <w:numId w:val="0"/>
        </w:numPr>
        <w:ind w:left="567"/>
      </w:pPr>
      <w:bookmarkStart w:id="18" w:name="_Toc9406871"/>
      <w:r w:rsidRPr="00AD4D3C">
        <w:t xml:space="preserve">4.1.2. </w:t>
      </w:r>
      <w:r>
        <w:t>50</w:t>
      </w:r>
      <w:r w:rsidR="00AD4D3C">
        <w:t>0</w:t>
      </w:r>
      <w:r>
        <w:t xml:space="preserve"> </w:t>
      </w:r>
      <w:r>
        <w:rPr>
          <w:lang w:val="en-US"/>
        </w:rPr>
        <w:t>Unexpected</w:t>
      </w:r>
      <w:r w:rsidRPr="00AD4D3C">
        <w:t xml:space="preserve"> </w:t>
      </w:r>
      <w:r w:rsidR="008D043F">
        <w:rPr>
          <w:lang w:val="en-US"/>
        </w:rPr>
        <w:t>E</w:t>
      </w:r>
      <w:r>
        <w:rPr>
          <w:lang w:val="en-US"/>
        </w:rPr>
        <w:t>xception</w:t>
      </w:r>
      <w:bookmarkEnd w:id="18"/>
    </w:p>
    <w:p w14:paraId="64A34D1B" w14:textId="4E92CB58" w:rsidR="001769F5" w:rsidRPr="008D043F" w:rsidRDefault="00AD4D3C" w:rsidP="001769F5">
      <w:pPr>
        <w:rPr>
          <w:lang w:eastAsia="ru-RU"/>
        </w:rPr>
      </w:pPr>
      <w:r>
        <w:rPr>
          <w:lang w:eastAsia="ru-RU"/>
        </w:rPr>
        <w:t xml:space="preserve">Данная ошибка означает, что сервер </w:t>
      </w:r>
      <w:r w:rsidR="008D043F">
        <w:rPr>
          <w:lang w:eastAsia="ru-RU"/>
        </w:rPr>
        <w:t xml:space="preserve">получил необработанную ошибку, и необходимо просмотреть его </w:t>
      </w:r>
      <w:proofErr w:type="spellStart"/>
      <w:r w:rsidR="008D043F">
        <w:rPr>
          <w:lang w:eastAsia="ru-RU"/>
        </w:rPr>
        <w:t>логи</w:t>
      </w:r>
      <w:proofErr w:type="spellEnd"/>
      <w:r w:rsidR="008D043F">
        <w:rPr>
          <w:lang w:eastAsia="ru-RU"/>
        </w:rPr>
        <w:t xml:space="preserve"> для подробного изучения причины ошибки.</w:t>
      </w:r>
      <w:r w:rsidR="008D043F" w:rsidRPr="008D043F">
        <w:rPr>
          <w:lang w:eastAsia="ru-RU"/>
        </w:rPr>
        <w:t xml:space="preserve"> </w:t>
      </w:r>
      <w:r w:rsidR="008D043F">
        <w:rPr>
          <w:lang w:eastAsia="ru-RU"/>
        </w:rPr>
        <w:t>Обычно такая ошибка возвращается, если указанный порт занят другим приложением, и сервер не может получить к нему доступ.</w:t>
      </w:r>
    </w:p>
    <w:p w14:paraId="3EB633C4" w14:textId="2127BB70" w:rsidR="00E072DB" w:rsidRDefault="00E072DB" w:rsidP="001769F5">
      <w:pPr>
        <w:ind w:firstLine="0"/>
      </w:pPr>
      <w:r>
        <w:br w:type="page"/>
      </w:r>
    </w:p>
    <w:p w14:paraId="02D8FC2E" w14:textId="1A96B1FF" w:rsidR="00E072DB" w:rsidRPr="004D39A5" w:rsidRDefault="00E072DB" w:rsidP="00563C36">
      <w:pPr>
        <w:pStyle w:val="Heading1"/>
      </w:pPr>
      <w:bookmarkStart w:id="19" w:name="_Toc451986424"/>
      <w:bookmarkStart w:id="20" w:name="_Toc9406872"/>
      <w:r w:rsidRPr="2957AED8">
        <w:lastRenderedPageBreak/>
        <w:t>Список использованной литературы</w:t>
      </w:r>
      <w:bookmarkEnd w:id="19"/>
      <w:bookmarkEnd w:id="20"/>
    </w:p>
    <w:p w14:paraId="72B8C0A7" w14:textId="0638542B" w:rsidR="005A5277" w:rsidRDefault="005A5277" w:rsidP="0002541A">
      <w:pPr>
        <w:pStyle w:val="ListParagraph"/>
        <w:numPr>
          <w:ilvl w:val="0"/>
          <w:numId w:val="19"/>
        </w:numPr>
      </w:pPr>
      <w:r w:rsidRPr="2957AED8">
        <w:t>ГОСТ</w:t>
      </w:r>
      <w:r>
        <w:t xml:space="preserve"> </w:t>
      </w:r>
      <w:r w:rsidR="0002541A" w:rsidRPr="0002541A">
        <w:t>19.505-79</w:t>
      </w:r>
      <w:r>
        <w:t xml:space="preserve"> </w:t>
      </w:r>
      <w:r w:rsidR="0002541A">
        <w:t>Руководство оператора</w:t>
      </w:r>
      <w:r w:rsidRPr="2957AED8">
        <w:t>. Требования к содержанию и оформлению. //Единая система программной документации. – М.: ИПК Издательство стандартов, 2001.</w:t>
      </w:r>
    </w:p>
    <w:p w14:paraId="32C2EFB9" w14:textId="77777777" w:rsidR="00306AED" w:rsidRPr="00306AED" w:rsidRDefault="00306AED" w:rsidP="00E703B4">
      <w:pPr>
        <w:ind w:firstLine="0"/>
      </w:pPr>
      <w:bookmarkStart w:id="21" w:name="_GoBack"/>
      <w:bookmarkEnd w:id="21"/>
    </w:p>
    <w:sectPr w:rsidR="00306AED" w:rsidRPr="00306AED" w:rsidSect="00450DDC">
      <w:headerReference w:type="default" r:id="rId16"/>
      <w:footerReference w:type="default" r:id="rId17"/>
      <w:pgSz w:w="11906" w:h="16838"/>
      <w:pgMar w:top="1134" w:right="851" w:bottom="1134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10B0B44" w14:textId="77777777" w:rsidR="00FE34C9" w:rsidRDefault="00FE34C9" w:rsidP="00AC431B">
      <w:r>
        <w:separator/>
      </w:r>
    </w:p>
    <w:p w14:paraId="3FBBE68D" w14:textId="77777777" w:rsidR="00FE34C9" w:rsidRDefault="00FE34C9" w:rsidP="00AC431B"/>
  </w:endnote>
  <w:endnote w:type="continuationSeparator" w:id="0">
    <w:p w14:paraId="5EC57F12" w14:textId="77777777" w:rsidR="00FE34C9" w:rsidRDefault="00FE34C9" w:rsidP="00AC431B">
      <w:r>
        <w:continuationSeparator/>
      </w:r>
    </w:p>
    <w:p w14:paraId="59A8B49F" w14:textId="77777777" w:rsidR="00FE34C9" w:rsidRDefault="00FE34C9" w:rsidP="00AC431B"/>
  </w:endnote>
  <w:endnote w:type="continuationNotice" w:id="1">
    <w:p w14:paraId="2A60D162" w14:textId="77777777" w:rsidR="00FE34C9" w:rsidRDefault="00FE34C9" w:rsidP="00AC431B"/>
    <w:p w14:paraId="5F4D5EB0" w14:textId="77777777" w:rsidR="00FE34C9" w:rsidRDefault="00FE34C9" w:rsidP="00AC431B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egoe UI">
    <w:altName w:val="Calibri"/>
    <w:panose1 w:val="020B0604020202020204"/>
    <w:charset w:val="CC"/>
    <w:family w:val="swiss"/>
    <w:pitch w:val="variable"/>
    <w:sig w:usb0="E10022FF" w:usb1="C000E47F" w:usb2="00000029" w:usb3="00000000" w:csb0="000001DF" w:csb1="00000000"/>
  </w:font>
  <w:font w:name="-apple-system">
    <w:altName w:val="Cambria"/>
    <w:panose1 w:val="020B0604020202020204"/>
    <w:charset w:val="00"/>
    <w:family w:val="roman"/>
    <w:notTrueType/>
    <w:pitch w:val="default"/>
  </w:font>
  <w:font w:name="Menlo">
    <w:panose1 w:val="020B0609030804020204"/>
    <w:charset w:val="00"/>
    <w:family w:val="modern"/>
    <w:pitch w:val="fixed"/>
    <w:sig w:usb0="E60022FF" w:usb1="D200F9FB" w:usb2="02000028" w:usb3="00000000" w:csb0="000001D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A69C423" w14:textId="77777777" w:rsidR="00C0259A" w:rsidRPr="00014AA2" w:rsidRDefault="00C0259A" w:rsidP="00014AA2">
    <w:pPr>
      <w:pStyle w:val="Footer"/>
      <w:jc w:val="center"/>
      <w:rPr>
        <w:b/>
        <w:bCs w:val="0"/>
      </w:rPr>
    </w:pPr>
    <w:r w:rsidRPr="2957AED8">
      <w:rPr>
        <w:b/>
      </w:rPr>
      <w:t>М</w:t>
    </w:r>
    <w:r>
      <w:rPr>
        <w:b/>
      </w:rPr>
      <w:t>осква 2019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Style w:val="TableGrid"/>
      <w:tblW w:w="0" w:type="auto"/>
      <w:tblInd w:w="-305" w:type="dxa"/>
      <w:tblLook w:val="04A0" w:firstRow="1" w:lastRow="0" w:firstColumn="1" w:lastColumn="0" w:noHBand="0" w:noVBand="1"/>
    </w:tblPr>
    <w:tblGrid>
      <w:gridCol w:w="3322"/>
      <w:gridCol w:w="1582"/>
      <w:gridCol w:w="1580"/>
      <w:gridCol w:w="1582"/>
      <w:gridCol w:w="1583"/>
    </w:tblGrid>
    <w:tr w:rsidR="00C0259A" w:rsidRPr="00AC431B" w14:paraId="064A7317" w14:textId="77777777" w:rsidTr="000B4859">
      <w:tc>
        <w:tcPr>
          <w:tcW w:w="3419" w:type="dxa"/>
        </w:tcPr>
        <w:p w14:paraId="33167B32" w14:textId="77777777" w:rsidR="00C0259A" w:rsidRPr="00AC431B" w:rsidRDefault="00C0259A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Изм.</w:t>
          </w:r>
        </w:p>
      </w:tc>
      <w:tc>
        <w:tcPr>
          <w:tcW w:w="1628" w:type="dxa"/>
        </w:tcPr>
        <w:p w14:paraId="008108BB" w14:textId="77777777" w:rsidR="00C0259A" w:rsidRPr="00AC431B" w:rsidRDefault="00C0259A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Лист</w:t>
          </w:r>
        </w:p>
      </w:tc>
      <w:tc>
        <w:tcPr>
          <w:tcW w:w="1628" w:type="dxa"/>
        </w:tcPr>
        <w:p w14:paraId="7138A00F" w14:textId="77777777" w:rsidR="00C0259A" w:rsidRPr="00AC431B" w:rsidRDefault="00C0259A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№ докум.</w:t>
          </w:r>
        </w:p>
      </w:tc>
      <w:tc>
        <w:tcPr>
          <w:tcW w:w="1628" w:type="dxa"/>
        </w:tcPr>
        <w:p w14:paraId="24614D26" w14:textId="77777777" w:rsidR="00C0259A" w:rsidRPr="00AC431B" w:rsidRDefault="00C0259A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Подп.</w:t>
          </w:r>
        </w:p>
      </w:tc>
      <w:tc>
        <w:tcPr>
          <w:tcW w:w="1629" w:type="dxa"/>
        </w:tcPr>
        <w:p w14:paraId="43D966D3" w14:textId="77777777" w:rsidR="00C0259A" w:rsidRPr="00AC431B" w:rsidRDefault="00C0259A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Дата</w:t>
          </w:r>
        </w:p>
      </w:tc>
    </w:tr>
    <w:tr w:rsidR="00C0259A" w:rsidRPr="00AC431B" w14:paraId="1E70C2F4" w14:textId="77777777" w:rsidTr="000B4859">
      <w:tc>
        <w:tcPr>
          <w:tcW w:w="3419" w:type="dxa"/>
        </w:tcPr>
        <w:p w14:paraId="712DE2F0" w14:textId="577F0CDE" w:rsidR="00C0259A" w:rsidRPr="00AC431B" w:rsidRDefault="00C0259A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RU.17701729.</w:t>
          </w:r>
          <w:r w:rsidR="005345A1">
            <w:rPr>
              <w:sz w:val="18"/>
            </w:rPr>
            <w:t>03.07</w:t>
          </w:r>
          <w:r w:rsidRPr="00AC431B">
            <w:rPr>
              <w:sz w:val="18"/>
            </w:rPr>
            <w:t xml:space="preserve">-01 </w:t>
          </w:r>
          <w:r w:rsidR="00821367">
            <w:rPr>
              <w:sz w:val="18"/>
            </w:rPr>
            <w:t>34</w:t>
          </w:r>
          <w:r w:rsidRPr="00AC431B">
            <w:rPr>
              <w:sz w:val="18"/>
            </w:rPr>
            <w:t xml:space="preserve"> 01-1-ЛУ</w:t>
          </w:r>
        </w:p>
      </w:tc>
      <w:tc>
        <w:tcPr>
          <w:tcW w:w="1628" w:type="dxa"/>
        </w:tcPr>
        <w:p w14:paraId="08680A20" w14:textId="77777777" w:rsidR="00C0259A" w:rsidRPr="00AC431B" w:rsidRDefault="00C0259A" w:rsidP="00AC431B">
          <w:pPr>
            <w:pStyle w:val="Footer"/>
            <w:rPr>
              <w:sz w:val="18"/>
            </w:rPr>
          </w:pPr>
        </w:p>
      </w:tc>
      <w:tc>
        <w:tcPr>
          <w:tcW w:w="1628" w:type="dxa"/>
        </w:tcPr>
        <w:p w14:paraId="1A5927B2" w14:textId="77777777" w:rsidR="00C0259A" w:rsidRPr="00AC431B" w:rsidRDefault="00C0259A" w:rsidP="00AC431B">
          <w:pPr>
            <w:pStyle w:val="Footer"/>
            <w:rPr>
              <w:sz w:val="18"/>
            </w:rPr>
          </w:pPr>
        </w:p>
      </w:tc>
      <w:tc>
        <w:tcPr>
          <w:tcW w:w="1628" w:type="dxa"/>
        </w:tcPr>
        <w:p w14:paraId="6954A8BC" w14:textId="77777777" w:rsidR="00C0259A" w:rsidRPr="00AC431B" w:rsidRDefault="00C0259A" w:rsidP="00AC431B">
          <w:pPr>
            <w:pStyle w:val="Footer"/>
            <w:rPr>
              <w:sz w:val="18"/>
            </w:rPr>
          </w:pPr>
        </w:p>
      </w:tc>
      <w:tc>
        <w:tcPr>
          <w:tcW w:w="1629" w:type="dxa"/>
        </w:tcPr>
        <w:p w14:paraId="6FDA22AA" w14:textId="77777777" w:rsidR="00C0259A" w:rsidRPr="00AC431B" w:rsidRDefault="00C0259A" w:rsidP="00AC431B">
          <w:pPr>
            <w:pStyle w:val="Footer"/>
            <w:rPr>
              <w:sz w:val="18"/>
            </w:rPr>
          </w:pPr>
        </w:p>
      </w:tc>
    </w:tr>
    <w:tr w:rsidR="00C0259A" w:rsidRPr="00AC431B" w14:paraId="54773835" w14:textId="77777777" w:rsidTr="000B4859">
      <w:tc>
        <w:tcPr>
          <w:tcW w:w="3419" w:type="dxa"/>
        </w:tcPr>
        <w:p w14:paraId="66F3D365" w14:textId="77777777" w:rsidR="00C0259A" w:rsidRPr="00AC431B" w:rsidRDefault="00C0259A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Инв. № подл.</w:t>
          </w:r>
        </w:p>
      </w:tc>
      <w:tc>
        <w:tcPr>
          <w:tcW w:w="1628" w:type="dxa"/>
        </w:tcPr>
        <w:p w14:paraId="3301B1D8" w14:textId="77777777" w:rsidR="00C0259A" w:rsidRPr="00AC431B" w:rsidRDefault="00C0259A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Подп. и дата</w:t>
          </w:r>
        </w:p>
      </w:tc>
      <w:tc>
        <w:tcPr>
          <w:tcW w:w="1628" w:type="dxa"/>
        </w:tcPr>
        <w:p w14:paraId="63107160" w14:textId="77777777" w:rsidR="00C0259A" w:rsidRPr="00AC431B" w:rsidRDefault="00C0259A" w:rsidP="00AC431B">
          <w:pPr>
            <w:pStyle w:val="Footer"/>
            <w:rPr>
              <w:sz w:val="18"/>
            </w:rPr>
          </w:pPr>
          <w:proofErr w:type="spellStart"/>
          <w:r w:rsidRPr="00AC431B">
            <w:rPr>
              <w:sz w:val="18"/>
            </w:rPr>
            <w:t>Взам</w:t>
          </w:r>
          <w:proofErr w:type="spellEnd"/>
          <w:r w:rsidRPr="00AC431B">
            <w:rPr>
              <w:sz w:val="18"/>
            </w:rPr>
            <w:t>. Инв. №</w:t>
          </w:r>
        </w:p>
      </w:tc>
      <w:tc>
        <w:tcPr>
          <w:tcW w:w="1628" w:type="dxa"/>
        </w:tcPr>
        <w:p w14:paraId="08DA5BC7" w14:textId="77777777" w:rsidR="00C0259A" w:rsidRPr="00AC431B" w:rsidRDefault="00C0259A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 xml:space="preserve">Инв. № </w:t>
          </w:r>
          <w:proofErr w:type="spellStart"/>
          <w:r w:rsidRPr="00AC431B">
            <w:rPr>
              <w:sz w:val="18"/>
            </w:rPr>
            <w:t>дубл</w:t>
          </w:r>
          <w:proofErr w:type="spellEnd"/>
          <w:r w:rsidRPr="00AC431B">
            <w:rPr>
              <w:sz w:val="18"/>
            </w:rPr>
            <w:t>.</w:t>
          </w:r>
        </w:p>
      </w:tc>
      <w:tc>
        <w:tcPr>
          <w:tcW w:w="1629" w:type="dxa"/>
        </w:tcPr>
        <w:p w14:paraId="3BFF83FC" w14:textId="77777777" w:rsidR="00C0259A" w:rsidRPr="00AC431B" w:rsidRDefault="00C0259A" w:rsidP="00AC431B">
          <w:pPr>
            <w:pStyle w:val="Footer"/>
            <w:rPr>
              <w:sz w:val="18"/>
            </w:rPr>
          </w:pPr>
          <w:r w:rsidRPr="00AC431B">
            <w:rPr>
              <w:sz w:val="18"/>
            </w:rPr>
            <w:t>Подп. и дата</w:t>
          </w:r>
        </w:p>
      </w:tc>
    </w:tr>
  </w:tbl>
  <w:p w14:paraId="7CB4250A" w14:textId="77777777" w:rsidR="00C0259A" w:rsidRPr="00AC431B" w:rsidRDefault="00C0259A" w:rsidP="00AC431B">
    <w:pPr>
      <w:pStyle w:val="Footer"/>
      <w:rPr>
        <w:sz w:val="18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C3BDA72" w14:textId="77777777" w:rsidR="00FE34C9" w:rsidRDefault="00FE34C9" w:rsidP="00AC431B">
      <w:r>
        <w:separator/>
      </w:r>
    </w:p>
    <w:p w14:paraId="2F382DB1" w14:textId="77777777" w:rsidR="00FE34C9" w:rsidRDefault="00FE34C9" w:rsidP="00AC431B"/>
  </w:footnote>
  <w:footnote w:type="continuationSeparator" w:id="0">
    <w:p w14:paraId="6F9B4FC2" w14:textId="77777777" w:rsidR="00FE34C9" w:rsidRDefault="00FE34C9" w:rsidP="00AC431B">
      <w:r>
        <w:continuationSeparator/>
      </w:r>
    </w:p>
    <w:p w14:paraId="344FAB88" w14:textId="77777777" w:rsidR="00FE34C9" w:rsidRDefault="00FE34C9" w:rsidP="00AC431B"/>
  </w:footnote>
  <w:footnote w:type="continuationNotice" w:id="1">
    <w:p w14:paraId="5A419C64" w14:textId="77777777" w:rsidR="00FE34C9" w:rsidRDefault="00FE34C9" w:rsidP="00AC431B"/>
    <w:p w14:paraId="2219852B" w14:textId="77777777" w:rsidR="00FE34C9" w:rsidRDefault="00FE34C9" w:rsidP="00AC431B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16024148"/>
      <w:docPartObj>
        <w:docPartGallery w:val="Page Numbers (Top of Page)"/>
        <w:docPartUnique/>
      </w:docPartObj>
    </w:sdtPr>
    <w:sdtEndPr/>
    <w:sdtContent>
      <w:p w14:paraId="12FF4A0F" w14:textId="77777777" w:rsidR="00C0259A" w:rsidRDefault="00C0259A" w:rsidP="00014AA2">
        <w:pPr>
          <w:pStyle w:val="Header"/>
          <w:jc w:val="center"/>
        </w:pPr>
      </w:p>
      <w:p w14:paraId="66C8D7D8" w14:textId="77777777" w:rsidR="00C0259A" w:rsidRDefault="00FE34C9" w:rsidP="000330F8">
        <w:pPr>
          <w:pStyle w:val="Header"/>
          <w:jc w:val="center"/>
        </w:pPr>
      </w:p>
    </w:sdtContent>
  </w:sdt>
  <w:p w14:paraId="420D74BA" w14:textId="77777777" w:rsidR="00C0259A" w:rsidRDefault="00C0259A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208109708"/>
      <w:docPartObj>
        <w:docPartGallery w:val="Page Numbers (Top of Page)"/>
        <w:docPartUnique/>
      </w:docPartObj>
    </w:sdtPr>
    <w:sdtEndPr/>
    <w:sdtContent>
      <w:p w14:paraId="0DD0B256" w14:textId="7444EAA6" w:rsidR="00C0259A" w:rsidRPr="004E2CEF" w:rsidRDefault="00C0259A" w:rsidP="00AC431B">
        <w:pPr>
          <w:pStyle w:val="Header"/>
          <w:jc w:val="center"/>
        </w:pPr>
        <w:r w:rsidRPr="004E2CEF">
          <w:t>RU.17701729.</w:t>
        </w:r>
        <w:r w:rsidR="005345A1">
          <w:t>03.07</w:t>
        </w:r>
        <w:r w:rsidRPr="004E2CEF">
          <w:t xml:space="preserve">-01 </w:t>
        </w:r>
        <w:r w:rsidR="00821367">
          <w:t>34</w:t>
        </w:r>
        <w:r w:rsidRPr="004E2CEF">
          <w:t xml:space="preserve"> 01-1</w:t>
        </w:r>
      </w:p>
      <w:p w14:paraId="2BE1DCC0" w14:textId="001C92CB" w:rsidR="00C0259A" w:rsidRDefault="00C0259A" w:rsidP="00AC431B">
        <w:pPr>
          <w:pStyle w:val="Head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7</w:t>
        </w:r>
        <w:r>
          <w:fldChar w:fldCharType="end"/>
        </w:r>
      </w:p>
    </w:sdtContent>
  </w:sdt>
  <w:p w14:paraId="2DE7CC9A" w14:textId="77777777" w:rsidR="00C0259A" w:rsidRDefault="00C0259A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F98646E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05C700C"/>
    <w:multiLevelType w:val="hybridMultilevel"/>
    <w:tmpl w:val="29448B40"/>
    <w:lvl w:ilvl="0" w:tplc="AB1E2466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392399A"/>
    <w:multiLevelType w:val="hybridMultilevel"/>
    <w:tmpl w:val="D0168492"/>
    <w:lvl w:ilvl="0" w:tplc="6A98AF12">
      <w:start w:val="1"/>
      <w:numFmt w:val="decimal"/>
      <w:lvlText w:val="%1."/>
      <w:lvlJc w:val="left"/>
      <w:pPr>
        <w:ind w:left="178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505" w:hanging="360"/>
      </w:pPr>
    </w:lvl>
    <w:lvl w:ilvl="2" w:tplc="0419001B" w:tentative="1">
      <w:start w:val="1"/>
      <w:numFmt w:val="lowerRoman"/>
      <w:lvlText w:val="%3."/>
      <w:lvlJc w:val="right"/>
      <w:pPr>
        <w:ind w:left="3225" w:hanging="180"/>
      </w:pPr>
    </w:lvl>
    <w:lvl w:ilvl="3" w:tplc="0419000F" w:tentative="1">
      <w:start w:val="1"/>
      <w:numFmt w:val="decimal"/>
      <w:lvlText w:val="%4."/>
      <w:lvlJc w:val="left"/>
      <w:pPr>
        <w:ind w:left="3945" w:hanging="360"/>
      </w:pPr>
    </w:lvl>
    <w:lvl w:ilvl="4" w:tplc="04190019" w:tentative="1">
      <w:start w:val="1"/>
      <w:numFmt w:val="lowerLetter"/>
      <w:lvlText w:val="%5."/>
      <w:lvlJc w:val="left"/>
      <w:pPr>
        <w:ind w:left="4665" w:hanging="360"/>
      </w:pPr>
    </w:lvl>
    <w:lvl w:ilvl="5" w:tplc="0419001B" w:tentative="1">
      <w:start w:val="1"/>
      <w:numFmt w:val="lowerRoman"/>
      <w:lvlText w:val="%6."/>
      <w:lvlJc w:val="right"/>
      <w:pPr>
        <w:ind w:left="5385" w:hanging="180"/>
      </w:pPr>
    </w:lvl>
    <w:lvl w:ilvl="6" w:tplc="0419000F" w:tentative="1">
      <w:start w:val="1"/>
      <w:numFmt w:val="decimal"/>
      <w:lvlText w:val="%7."/>
      <w:lvlJc w:val="left"/>
      <w:pPr>
        <w:ind w:left="6105" w:hanging="360"/>
      </w:pPr>
    </w:lvl>
    <w:lvl w:ilvl="7" w:tplc="04190019" w:tentative="1">
      <w:start w:val="1"/>
      <w:numFmt w:val="lowerLetter"/>
      <w:lvlText w:val="%8."/>
      <w:lvlJc w:val="left"/>
      <w:pPr>
        <w:ind w:left="6825" w:hanging="360"/>
      </w:pPr>
    </w:lvl>
    <w:lvl w:ilvl="8" w:tplc="0419001B" w:tentative="1">
      <w:start w:val="1"/>
      <w:numFmt w:val="lowerRoman"/>
      <w:lvlText w:val="%9."/>
      <w:lvlJc w:val="right"/>
      <w:pPr>
        <w:ind w:left="7545" w:hanging="180"/>
      </w:pPr>
    </w:lvl>
  </w:abstractNum>
  <w:abstractNum w:abstractNumId="3" w15:restartNumberingAfterBreak="0">
    <w:nsid w:val="04445CB5"/>
    <w:multiLevelType w:val="multilevel"/>
    <w:tmpl w:val="54CC94DA"/>
    <w:lvl w:ilvl="0">
      <w:start w:val="1"/>
      <w:numFmt w:val="decimal"/>
      <w:lvlText w:val="%1."/>
      <w:lvlJc w:val="left"/>
      <w:pPr>
        <w:ind w:left="644" w:hanging="360"/>
      </w:pPr>
    </w:lvl>
    <w:lvl w:ilvl="1">
      <w:start w:val="1"/>
      <w:numFmt w:val="lowerLetter"/>
      <w:lvlText w:val="%2)"/>
      <w:lvlJc w:val="left"/>
      <w:pPr>
        <w:ind w:left="1004" w:hanging="360"/>
      </w:pPr>
    </w:lvl>
    <w:lvl w:ilvl="2">
      <w:start w:val="1"/>
      <w:numFmt w:val="lowerRoman"/>
      <w:lvlText w:val="%3)"/>
      <w:lvlJc w:val="left"/>
      <w:pPr>
        <w:ind w:left="1364" w:hanging="360"/>
      </w:pPr>
    </w:lvl>
    <w:lvl w:ilvl="3">
      <w:start w:val="1"/>
      <w:numFmt w:val="decimal"/>
      <w:lvlText w:val="(%4)"/>
      <w:lvlJc w:val="left"/>
      <w:pPr>
        <w:ind w:left="1724" w:hanging="360"/>
      </w:pPr>
    </w:lvl>
    <w:lvl w:ilvl="4">
      <w:start w:val="1"/>
      <w:numFmt w:val="lowerLetter"/>
      <w:lvlText w:val="(%5)"/>
      <w:lvlJc w:val="left"/>
      <w:pPr>
        <w:ind w:left="2084" w:hanging="360"/>
      </w:pPr>
    </w:lvl>
    <w:lvl w:ilvl="5">
      <w:start w:val="1"/>
      <w:numFmt w:val="lowerRoman"/>
      <w:lvlText w:val="(%6)"/>
      <w:lvlJc w:val="left"/>
      <w:pPr>
        <w:ind w:left="2444" w:hanging="360"/>
      </w:pPr>
    </w:lvl>
    <w:lvl w:ilvl="6">
      <w:start w:val="1"/>
      <w:numFmt w:val="decimal"/>
      <w:lvlText w:val="%7."/>
      <w:lvlJc w:val="left"/>
      <w:pPr>
        <w:ind w:left="2804" w:hanging="360"/>
      </w:pPr>
    </w:lvl>
    <w:lvl w:ilvl="7">
      <w:start w:val="1"/>
      <w:numFmt w:val="lowerLetter"/>
      <w:lvlText w:val="%8."/>
      <w:lvlJc w:val="left"/>
      <w:pPr>
        <w:ind w:left="3164" w:hanging="360"/>
      </w:pPr>
    </w:lvl>
    <w:lvl w:ilvl="8">
      <w:start w:val="1"/>
      <w:numFmt w:val="lowerRoman"/>
      <w:lvlText w:val="%9."/>
      <w:lvlJc w:val="left"/>
      <w:pPr>
        <w:ind w:left="3524" w:hanging="360"/>
      </w:pPr>
    </w:lvl>
  </w:abstractNum>
  <w:abstractNum w:abstractNumId="4" w15:restartNumberingAfterBreak="0">
    <w:nsid w:val="06731D4B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5" w15:restartNumberingAfterBreak="0">
    <w:nsid w:val="0C595E29"/>
    <w:multiLevelType w:val="hybridMultilevel"/>
    <w:tmpl w:val="8C8AF05C"/>
    <w:lvl w:ilvl="0" w:tplc="6908BD4C">
      <w:start w:val="1"/>
      <w:numFmt w:val="decimal"/>
      <w:lvlText w:val="%1.)"/>
      <w:lvlJc w:val="left"/>
      <w:pPr>
        <w:ind w:left="214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865" w:hanging="360"/>
      </w:pPr>
    </w:lvl>
    <w:lvl w:ilvl="2" w:tplc="0419001B" w:tentative="1">
      <w:start w:val="1"/>
      <w:numFmt w:val="lowerRoman"/>
      <w:lvlText w:val="%3."/>
      <w:lvlJc w:val="right"/>
      <w:pPr>
        <w:ind w:left="3585" w:hanging="180"/>
      </w:pPr>
    </w:lvl>
    <w:lvl w:ilvl="3" w:tplc="0419000F" w:tentative="1">
      <w:start w:val="1"/>
      <w:numFmt w:val="decimal"/>
      <w:lvlText w:val="%4."/>
      <w:lvlJc w:val="left"/>
      <w:pPr>
        <w:ind w:left="4305" w:hanging="360"/>
      </w:pPr>
    </w:lvl>
    <w:lvl w:ilvl="4" w:tplc="04190019" w:tentative="1">
      <w:start w:val="1"/>
      <w:numFmt w:val="lowerLetter"/>
      <w:lvlText w:val="%5."/>
      <w:lvlJc w:val="left"/>
      <w:pPr>
        <w:ind w:left="5025" w:hanging="360"/>
      </w:pPr>
    </w:lvl>
    <w:lvl w:ilvl="5" w:tplc="0419001B" w:tentative="1">
      <w:start w:val="1"/>
      <w:numFmt w:val="lowerRoman"/>
      <w:lvlText w:val="%6."/>
      <w:lvlJc w:val="right"/>
      <w:pPr>
        <w:ind w:left="5745" w:hanging="180"/>
      </w:pPr>
    </w:lvl>
    <w:lvl w:ilvl="6" w:tplc="0419000F" w:tentative="1">
      <w:start w:val="1"/>
      <w:numFmt w:val="decimal"/>
      <w:lvlText w:val="%7."/>
      <w:lvlJc w:val="left"/>
      <w:pPr>
        <w:ind w:left="6465" w:hanging="360"/>
      </w:pPr>
    </w:lvl>
    <w:lvl w:ilvl="7" w:tplc="04190019" w:tentative="1">
      <w:start w:val="1"/>
      <w:numFmt w:val="lowerLetter"/>
      <w:lvlText w:val="%8."/>
      <w:lvlJc w:val="left"/>
      <w:pPr>
        <w:ind w:left="7185" w:hanging="360"/>
      </w:pPr>
    </w:lvl>
    <w:lvl w:ilvl="8" w:tplc="0419001B" w:tentative="1">
      <w:start w:val="1"/>
      <w:numFmt w:val="lowerRoman"/>
      <w:lvlText w:val="%9."/>
      <w:lvlJc w:val="right"/>
      <w:pPr>
        <w:ind w:left="7905" w:hanging="180"/>
      </w:pPr>
    </w:lvl>
  </w:abstractNum>
  <w:abstractNum w:abstractNumId="6" w15:restartNumberingAfterBreak="0">
    <w:nsid w:val="0E28517B"/>
    <w:multiLevelType w:val="hybridMultilevel"/>
    <w:tmpl w:val="7BC82D74"/>
    <w:lvl w:ilvl="0" w:tplc="9A10FF4A">
      <w:start w:val="1"/>
      <w:numFmt w:val="upperRoman"/>
      <w:lvlText w:val="%1."/>
      <w:lvlJc w:val="left"/>
      <w:pPr>
        <w:ind w:left="1425" w:hanging="72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5" w:hanging="360"/>
      </w:pPr>
    </w:lvl>
    <w:lvl w:ilvl="2" w:tplc="0419001B" w:tentative="1">
      <w:start w:val="1"/>
      <w:numFmt w:val="lowerRoman"/>
      <w:lvlText w:val="%3."/>
      <w:lvlJc w:val="right"/>
      <w:pPr>
        <w:ind w:left="2505" w:hanging="180"/>
      </w:pPr>
    </w:lvl>
    <w:lvl w:ilvl="3" w:tplc="0419000F" w:tentative="1">
      <w:start w:val="1"/>
      <w:numFmt w:val="decimal"/>
      <w:lvlText w:val="%4."/>
      <w:lvlJc w:val="left"/>
      <w:pPr>
        <w:ind w:left="3225" w:hanging="360"/>
      </w:pPr>
    </w:lvl>
    <w:lvl w:ilvl="4" w:tplc="04190019" w:tentative="1">
      <w:start w:val="1"/>
      <w:numFmt w:val="lowerLetter"/>
      <w:lvlText w:val="%5."/>
      <w:lvlJc w:val="left"/>
      <w:pPr>
        <w:ind w:left="3945" w:hanging="360"/>
      </w:pPr>
    </w:lvl>
    <w:lvl w:ilvl="5" w:tplc="0419001B" w:tentative="1">
      <w:start w:val="1"/>
      <w:numFmt w:val="lowerRoman"/>
      <w:lvlText w:val="%6."/>
      <w:lvlJc w:val="right"/>
      <w:pPr>
        <w:ind w:left="4665" w:hanging="180"/>
      </w:pPr>
    </w:lvl>
    <w:lvl w:ilvl="6" w:tplc="0419000F" w:tentative="1">
      <w:start w:val="1"/>
      <w:numFmt w:val="decimal"/>
      <w:lvlText w:val="%7."/>
      <w:lvlJc w:val="left"/>
      <w:pPr>
        <w:ind w:left="5385" w:hanging="360"/>
      </w:pPr>
    </w:lvl>
    <w:lvl w:ilvl="7" w:tplc="04190019" w:tentative="1">
      <w:start w:val="1"/>
      <w:numFmt w:val="lowerLetter"/>
      <w:lvlText w:val="%8."/>
      <w:lvlJc w:val="left"/>
      <w:pPr>
        <w:ind w:left="6105" w:hanging="360"/>
      </w:pPr>
    </w:lvl>
    <w:lvl w:ilvl="8" w:tplc="0419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7" w15:restartNumberingAfterBreak="0">
    <w:nsid w:val="13A4260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14EB2D95"/>
    <w:multiLevelType w:val="hybridMultilevel"/>
    <w:tmpl w:val="EEF237A8"/>
    <w:lvl w:ilvl="0" w:tplc="08090011">
      <w:start w:val="1"/>
      <w:numFmt w:val="decimal"/>
      <w:lvlText w:val="%1)"/>
      <w:lvlJc w:val="left"/>
      <w:pPr>
        <w:ind w:left="214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865" w:hanging="360"/>
      </w:pPr>
    </w:lvl>
    <w:lvl w:ilvl="2" w:tplc="0419001B" w:tentative="1">
      <w:start w:val="1"/>
      <w:numFmt w:val="lowerRoman"/>
      <w:lvlText w:val="%3."/>
      <w:lvlJc w:val="right"/>
      <w:pPr>
        <w:ind w:left="3585" w:hanging="180"/>
      </w:pPr>
    </w:lvl>
    <w:lvl w:ilvl="3" w:tplc="0419000F" w:tentative="1">
      <w:start w:val="1"/>
      <w:numFmt w:val="decimal"/>
      <w:lvlText w:val="%4."/>
      <w:lvlJc w:val="left"/>
      <w:pPr>
        <w:ind w:left="4305" w:hanging="360"/>
      </w:pPr>
    </w:lvl>
    <w:lvl w:ilvl="4" w:tplc="04190019" w:tentative="1">
      <w:start w:val="1"/>
      <w:numFmt w:val="lowerLetter"/>
      <w:lvlText w:val="%5."/>
      <w:lvlJc w:val="left"/>
      <w:pPr>
        <w:ind w:left="5025" w:hanging="360"/>
      </w:pPr>
    </w:lvl>
    <w:lvl w:ilvl="5" w:tplc="0419001B" w:tentative="1">
      <w:start w:val="1"/>
      <w:numFmt w:val="lowerRoman"/>
      <w:lvlText w:val="%6."/>
      <w:lvlJc w:val="right"/>
      <w:pPr>
        <w:ind w:left="5745" w:hanging="180"/>
      </w:pPr>
    </w:lvl>
    <w:lvl w:ilvl="6" w:tplc="0419000F" w:tentative="1">
      <w:start w:val="1"/>
      <w:numFmt w:val="decimal"/>
      <w:lvlText w:val="%7."/>
      <w:lvlJc w:val="left"/>
      <w:pPr>
        <w:ind w:left="6465" w:hanging="360"/>
      </w:pPr>
    </w:lvl>
    <w:lvl w:ilvl="7" w:tplc="04190019" w:tentative="1">
      <w:start w:val="1"/>
      <w:numFmt w:val="lowerLetter"/>
      <w:lvlText w:val="%8."/>
      <w:lvlJc w:val="left"/>
      <w:pPr>
        <w:ind w:left="7185" w:hanging="360"/>
      </w:pPr>
    </w:lvl>
    <w:lvl w:ilvl="8" w:tplc="0419001B" w:tentative="1">
      <w:start w:val="1"/>
      <w:numFmt w:val="lowerRoman"/>
      <w:lvlText w:val="%9."/>
      <w:lvlJc w:val="right"/>
      <w:pPr>
        <w:ind w:left="7905" w:hanging="180"/>
      </w:pPr>
    </w:lvl>
  </w:abstractNum>
  <w:abstractNum w:abstractNumId="9" w15:restartNumberingAfterBreak="0">
    <w:nsid w:val="180B15A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1E445D3A"/>
    <w:multiLevelType w:val="hybridMultilevel"/>
    <w:tmpl w:val="569030F0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08A026D"/>
    <w:multiLevelType w:val="hybridMultilevel"/>
    <w:tmpl w:val="7396D03C"/>
    <w:lvl w:ilvl="0" w:tplc="970056DA">
      <w:start w:val="1"/>
      <w:numFmt w:val="decimal"/>
      <w:lvlText w:val="%1."/>
      <w:lvlJc w:val="left"/>
      <w:pPr>
        <w:ind w:left="178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505" w:hanging="360"/>
      </w:pPr>
    </w:lvl>
    <w:lvl w:ilvl="2" w:tplc="0419001B" w:tentative="1">
      <w:start w:val="1"/>
      <w:numFmt w:val="lowerRoman"/>
      <w:lvlText w:val="%3."/>
      <w:lvlJc w:val="right"/>
      <w:pPr>
        <w:ind w:left="3225" w:hanging="180"/>
      </w:pPr>
    </w:lvl>
    <w:lvl w:ilvl="3" w:tplc="0419000F" w:tentative="1">
      <w:start w:val="1"/>
      <w:numFmt w:val="decimal"/>
      <w:lvlText w:val="%4."/>
      <w:lvlJc w:val="left"/>
      <w:pPr>
        <w:ind w:left="3945" w:hanging="360"/>
      </w:pPr>
    </w:lvl>
    <w:lvl w:ilvl="4" w:tplc="04190019" w:tentative="1">
      <w:start w:val="1"/>
      <w:numFmt w:val="lowerLetter"/>
      <w:lvlText w:val="%5."/>
      <w:lvlJc w:val="left"/>
      <w:pPr>
        <w:ind w:left="4665" w:hanging="360"/>
      </w:pPr>
    </w:lvl>
    <w:lvl w:ilvl="5" w:tplc="0419001B" w:tentative="1">
      <w:start w:val="1"/>
      <w:numFmt w:val="lowerRoman"/>
      <w:lvlText w:val="%6."/>
      <w:lvlJc w:val="right"/>
      <w:pPr>
        <w:ind w:left="5385" w:hanging="180"/>
      </w:pPr>
    </w:lvl>
    <w:lvl w:ilvl="6" w:tplc="0419000F" w:tentative="1">
      <w:start w:val="1"/>
      <w:numFmt w:val="decimal"/>
      <w:lvlText w:val="%7."/>
      <w:lvlJc w:val="left"/>
      <w:pPr>
        <w:ind w:left="6105" w:hanging="360"/>
      </w:pPr>
    </w:lvl>
    <w:lvl w:ilvl="7" w:tplc="04190019" w:tentative="1">
      <w:start w:val="1"/>
      <w:numFmt w:val="lowerLetter"/>
      <w:lvlText w:val="%8."/>
      <w:lvlJc w:val="left"/>
      <w:pPr>
        <w:ind w:left="6825" w:hanging="360"/>
      </w:pPr>
    </w:lvl>
    <w:lvl w:ilvl="8" w:tplc="0419001B" w:tentative="1">
      <w:start w:val="1"/>
      <w:numFmt w:val="lowerRoman"/>
      <w:lvlText w:val="%9."/>
      <w:lvlJc w:val="right"/>
      <w:pPr>
        <w:ind w:left="7545" w:hanging="180"/>
      </w:pPr>
    </w:lvl>
  </w:abstractNum>
  <w:abstractNum w:abstractNumId="12" w15:restartNumberingAfterBreak="0">
    <w:nsid w:val="21A7306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3" w15:restartNumberingAfterBreak="0">
    <w:nsid w:val="257A76E0"/>
    <w:multiLevelType w:val="multilevel"/>
    <w:tmpl w:val="DAF470B4"/>
    <w:lvl w:ilvl="0">
      <w:start w:val="2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isLgl/>
      <w:lvlText w:val="%1.%2"/>
      <w:lvlJc w:val="left"/>
      <w:pPr>
        <w:ind w:left="750" w:hanging="39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4" w15:restartNumberingAfterBreak="0">
    <w:nsid w:val="27966BC4"/>
    <w:multiLevelType w:val="multilevel"/>
    <w:tmpl w:val="333E5564"/>
    <w:lvl w:ilvl="0">
      <w:start w:val="1"/>
      <w:numFmt w:val="decimal"/>
      <w:lvlText w:val="%1)"/>
      <w:lvlJc w:val="left"/>
      <w:pPr>
        <w:ind w:left="360" w:hanging="360"/>
      </w:pPr>
      <w:rPr>
        <w:sz w:val="24"/>
        <w:szCs w:val="24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297473C6"/>
    <w:multiLevelType w:val="hybridMultilevel"/>
    <w:tmpl w:val="80D8458E"/>
    <w:lvl w:ilvl="0" w:tplc="37F8A64C">
      <w:start w:val="1"/>
      <w:numFmt w:val="decimal"/>
      <w:lvlText w:val="%1."/>
      <w:lvlJc w:val="left"/>
      <w:pPr>
        <w:ind w:left="106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B824BE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7" w15:restartNumberingAfterBreak="0">
    <w:nsid w:val="2C82296D"/>
    <w:multiLevelType w:val="hybridMultilevel"/>
    <w:tmpl w:val="C71AD99C"/>
    <w:lvl w:ilvl="0" w:tplc="44F25E0E">
      <w:start w:val="1"/>
      <w:numFmt w:val="decimal"/>
      <w:lvlText w:val="%1."/>
      <w:lvlJc w:val="left"/>
      <w:pPr>
        <w:ind w:left="106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5" w:hanging="360"/>
      </w:pPr>
    </w:lvl>
    <w:lvl w:ilvl="2" w:tplc="0419001B" w:tentative="1">
      <w:start w:val="1"/>
      <w:numFmt w:val="lowerRoman"/>
      <w:lvlText w:val="%3."/>
      <w:lvlJc w:val="right"/>
      <w:pPr>
        <w:ind w:left="2505" w:hanging="180"/>
      </w:pPr>
    </w:lvl>
    <w:lvl w:ilvl="3" w:tplc="0419000F" w:tentative="1">
      <w:start w:val="1"/>
      <w:numFmt w:val="decimal"/>
      <w:lvlText w:val="%4."/>
      <w:lvlJc w:val="left"/>
      <w:pPr>
        <w:ind w:left="3225" w:hanging="360"/>
      </w:pPr>
    </w:lvl>
    <w:lvl w:ilvl="4" w:tplc="04190019" w:tentative="1">
      <w:start w:val="1"/>
      <w:numFmt w:val="lowerLetter"/>
      <w:lvlText w:val="%5."/>
      <w:lvlJc w:val="left"/>
      <w:pPr>
        <w:ind w:left="3945" w:hanging="360"/>
      </w:pPr>
    </w:lvl>
    <w:lvl w:ilvl="5" w:tplc="0419001B" w:tentative="1">
      <w:start w:val="1"/>
      <w:numFmt w:val="lowerRoman"/>
      <w:lvlText w:val="%6."/>
      <w:lvlJc w:val="right"/>
      <w:pPr>
        <w:ind w:left="4665" w:hanging="180"/>
      </w:pPr>
    </w:lvl>
    <w:lvl w:ilvl="6" w:tplc="0419000F" w:tentative="1">
      <w:start w:val="1"/>
      <w:numFmt w:val="decimal"/>
      <w:lvlText w:val="%7."/>
      <w:lvlJc w:val="left"/>
      <w:pPr>
        <w:ind w:left="5385" w:hanging="360"/>
      </w:pPr>
    </w:lvl>
    <w:lvl w:ilvl="7" w:tplc="04190019" w:tentative="1">
      <w:start w:val="1"/>
      <w:numFmt w:val="lowerLetter"/>
      <w:lvlText w:val="%8."/>
      <w:lvlJc w:val="left"/>
      <w:pPr>
        <w:ind w:left="6105" w:hanging="360"/>
      </w:pPr>
    </w:lvl>
    <w:lvl w:ilvl="8" w:tplc="0419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18" w15:restartNumberingAfterBreak="0">
    <w:nsid w:val="31A67A4D"/>
    <w:multiLevelType w:val="multilevel"/>
    <w:tmpl w:val="08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356B0548"/>
    <w:multiLevelType w:val="hybridMultilevel"/>
    <w:tmpl w:val="8676068E"/>
    <w:lvl w:ilvl="0" w:tplc="DD1051C6">
      <w:start w:val="5"/>
      <w:numFmt w:val="decimal"/>
      <w:lvlText w:val="%1."/>
      <w:lvlJc w:val="left"/>
      <w:pPr>
        <w:ind w:left="106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5A12D65"/>
    <w:multiLevelType w:val="hybridMultilevel"/>
    <w:tmpl w:val="0F5A5074"/>
    <w:lvl w:ilvl="0" w:tplc="DB68AB1E">
      <w:start w:val="1"/>
      <w:numFmt w:val="decimal"/>
      <w:lvlText w:val="%1."/>
      <w:lvlJc w:val="left"/>
      <w:pPr>
        <w:ind w:left="178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505" w:hanging="360"/>
      </w:pPr>
    </w:lvl>
    <w:lvl w:ilvl="2" w:tplc="0419001B" w:tentative="1">
      <w:start w:val="1"/>
      <w:numFmt w:val="lowerRoman"/>
      <w:lvlText w:val="%3."/>
      <w:lvlJc w:val="right"/>
      <w:pPr>
        <w:ind w:left="3225" w:hanging="180"/>
      </w:pPr>
    </w:lvl>
    <w:lvl w:ilvl="3" w:tplc="0419000F" w:tentative="1">
      <w:start w:val="1"/>
      <w:numFmt w:val="decimal"/>
      <w:lvlText w:val="%4."/>
      <w:lvlJc w:val="left"/>
      <w:pPr>
        <w:ind w:left="3945" w:hanging="360"/>
      </w:pPr>
    </w:lvl>
    <w:lvl w:ilvl="4" w:tplc="04190019" w:tentative="1">
      <w:start w:val="1"/>
      <w:numFmt w:val="lowerLetter"/>
      <w:lvlText w:val="%5."/>
      <w:lvlJc w:val="left"/>
      <w:pPr>
        <w:ind w:left="4665" w:hanging="360"/>
      </w:pPr>
    </w:lvl>
    <w:lvl w:ilvl="5" w:tplc="0419001B" w:tentative="1">
      <w:start w:val="1"/>
      <w:numFmt w:val="lowerRoman"/>
      <w:lvlText w:val="%6."/>
      <w:lvlJc w:val="right"/>
      <w:pPr>
        <w:ind w:left="5385" w:hanging="180"/>
      </w:pPr>
    </w:lvl>
    <w:lvl w:ilvl="6" w:tplc="0419000F" w:tentative="1">
      <w:start w:val="1"/>
      <w:numFmt w:val="decimal"/>
      <w:lvlText w:val="%7."/>
      <w:lvlJc w:val="left"/>
      <w:pPr>
        <w:ind w:left="6105" w:hanging="360"/>
      </w:pPr>
    </w:lvl>
    <w:lvl w:ilvl="7" w:tplc="04190019" w:tentative="1">
      <w:start w:val="1"/>
      <w:numFmt w:val="lowerLetter"/>
      <w:lvlText w:val="%8."/>
      <w:lvlJc w:val="left"/>
      <w:pPr>
        <w:ind w:left="6825" w:hanging="360"/>
      </w:pPr>
    </w:lvl>
    <w:lvl w:ilvl="8" w:tplc="0419001B" w:tentative="1">
      <w:start w:val="1"/>
      <w:numFmt w:val="lowerRoman"/>
      <w:lvlText w:val="%9."/>
      <w:lvlJc w:val="right"/>
      <w:pPr>
        <w:ind w:left="7545" w:hanging="180"/>
      </w:pPr>
    </w:lvl>
  </w:abstractNum>
  <w:abstractNum w:abstractNumId="21" w15:restartNumberingAfterBreak="0">
    <w:nsid w:val="3661583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2" w15:restartNumberingAfterBreak="0">
    <w:nsid w:val="3B5444CE"/>
    <w:multiLevelType w:val="hybridMultilevel"/>
    <w:tmpl w:val="EEF237A8"/>
    <w:lvl w:ilvl="0" w:tplc="08090011">
      <w:start w:val="1"/>
      <w:numFmt w:val="decimal"/>
      <w:lvlText w:val="%1)"/>
      <w:lvlJc w:val="left"/>
      <w:pPr>
        <w:ind w:left="214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865" w:hanging="360"/>
      </w:pPr>
    </w:lvl>
    <w:lvl w:ilvl="2" w:tplc="0419001B" w:tentative="1">
      <w:start w:val="1"/>
      <w:numFmt w:val="lowerRoman"/>
      <w:lvlText w:val="%3."/>
      <w:lvlJc w:val="right"/>
      <w:pPr>
        <w:ind w:left="3585" w:hanging="180"/>
      </w:pPr>
    </w:lvl>
    <w:lvl w:ilvl="3" w:tplc="0419000F" w:tentative="1">
      <w:start w:val="1"/>
      <w:numFmt w:val="decimal"/>
      <w:lvlText w:val="%4."/>
      <w:lvlJc w:val="left"/>
      <w:pPr>
        <w:ind w:left="4305" w:hanging="360"/>
      </w:pPr>
    </w:lvl>
    <w:lvl w:ilvl="4" w:tplc="04190019" w:tentative="1">
      <w:start w:val="1"/>
      <w:numFmt w:val="lowerLetter"/>
      <w:lvlText w:val="%5."/>
      <w:lvlJc w:val="left"/>
      <w:pPr>
        <w:ind w:left="5025" w:hanging="360"/>
      </w:pPr>
    </w:lvl>
    <w:lvl w:ilvl="5" w:tplc="0419001B" w:tentative="1">
      <w:start w:val="1"/>
      <w:numFmt w:val="lowerRoman"/>
      <w:lvlText w:val="%6."/>
      <w:lvlJc w:val="right"/>
      <w:pPr>
        <w:ind w:left="5745" w:hanging="180"/>
      </w:pPr>
    </w:lvl>
    <w:lvl w:ilvl="6" w:tplc="0419000F" w:tentative="1">
      <w:start w:val="1"/>
      <w:numFmt w:val="decimal"/>
      <w:lvlText w:val="%7."/>
      <w:lvlJc w:val="left"/>
      <w:pPr>
        <w:ind w:left="6465" w:hanging="360"/>
      </w:pPr>
    </w:lvl>
    <w:lvl w:ilvl="7" w:tplc="04190019" w:tentative="1">
      <w:start w:val="1"/>
      <w:numFmt w:val="lowerLetter"/>
      <w:lvlText w:val="%8."/>
      <w:lvlJc w:val="left"/>
      <w:pPr>
        <w:ind w:left="7185" w:hanging="360"/>
      </w:pPr>
    </w:lvl>
    <w:lvl w:ilvl="8" w:tplc="0419001B" w:tentative="1">
      <w:start w:val="1"/>
      <w:numFmt w:val="lowerRoman"/>
      <w:lvlText w:val="%9."/>
      <w:lvlJc w:val="right"/>
      <w:pPr>
        <w:ind w:left="7905" w:hanging="180"/>
      </w:pPr>
    </w:lvl>
  </w:abstractNum>
  <w:abstractNum w:abstractNumId="23" w15:restartNumberingAfterBreak="0">
    <w:nsid w:val="3D7C079D"/>
    <w:multiLevelType w:val="hybridMultilevel"/>
    <w:tmpl w:val="EEF237A8"/>
    <w:lvl w:ilvl="0" w:tplc="08090011">
      <w:start w:val="1"/>
      <w:numFmt w:val="decimal"/>
      <w:lvlText w:val="%1)"/>
      <w:lvlJc w:val="left"/>
      <w:pPr>
        <w:ind w:left="214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865" w:hanging="360"/>
      </w:pPr>
    </w:lvl>
    <w:lvl w:ilvl="2" w:tplc="0419001B" w:tentative="1">
      <w:start w:val="1"/>
      <w:numFmt w:val="lowerRoman"/>
      <w:lvlText w:val="%3."/>
      <w:lvlJc w:val="right"/>
      <w:pPr>
        <w:ind w:left="3585" w:hanging="180"/>
      </w:pPr>
    </w:lvl>
    <w:lvl w:ilvl="3" w:tplc="0419000F" w:tentative="1">
      <w:start w:val="1"/>
      <w:numFmt w:val="decimal"/>
      <w:lvlText w:val="%4."/>
      <w:lvlJc w:val="left"/>
      <w:pPr>
        <w:ind w:left="4305" w:hanging="360"/>
      </w:pPr>
    </w:lvl>
    <w:lvl w:ilvl="4" w:tplc="04190019" w:tentative="1">
      <w:start w:val="1"/>
      <w:numFmt w:val="lowerLetter"/>
      <w:lvlText w:val="%5."/>
      <w:lvlJc w:val="left"/>
      <w:pPr>
        <w:ind w:left="5025" w:hanging="360"/>
      </w:pPr>
    </w:lvl>
    <w:lvl w:ilvl="5" w:tplc="0419001B" w:tentative="1">
      <w:start w:val="1"/>
      <w:numFmt w:val="lowerRoman"/>
      <w:lvlText w:val="%6."/>
      <w:lvlJc w:val="right"/>
      <w:pPr>
        <w:ind w:left="5745" w:hanging="180"/>
      </w:pPr>
    </w:lvl>
    <w:lvl w:ilvl="6" w:tplc="0419000F" w:tentative="1">
      <w:start w:val="1"/>
      <w:numFmt w:val="decimal"/>
      <w:lvlText w:val="%7."/>
      <w:lvlJc w:val="left"/>
      <w:pPr>
        <w:ind w:left="6465" w:hanging="360"/>
      </w:pPr>
    </w:lvl>
    <w:lvl w:ilvl="7" w:tplc="04190019" w:tentative="1">
      <w:start w:val="1"/>
      <w:numFmt w:val="lowerLetter"/>
      <w:lvlText w:val="%8."/>
      <w:lvlJc w:val="left"/>
      <w:pPr>
        <w:ind w:left="7185" w:hanging="360"/>
      </w:pPr>
    </w:lvl>
    <w:lvl w:ilvl="8" w:tplc="0419001B" w:tentative="1">
      <w:start w:val="1"/>
      <w:numFmt w:val="lowerRoman"/>
      <w:lvlText w:val="%9."/>
      <w:lvlJc w:val="right"/>
      <w:pPr>
        <w:ind w:left="7905" w:hanging="180"/>
      </w:pPr>
    </w:lvl>
  </w:abstractNum>
  <w:abstractNum w:abstractNumId="24" w15:restartNumberingAfterBreak="0">
    <w:nsid w:val="3E2607BC"/>
    <w:multiLevelType w:val="multilevel"/>
    <w:tmpl w:val="30963564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pStyle w:val="Heading3"/>
      <w:lvlText w:val="%1.%2.%3.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7560" w:hanging="1800"/>
      </w:pPr>
      <w:rPr>
        <w:rFonts w:hint="default"/>
      </w:rPr>
    </w:lvl>
  </w:abstractNum>
  <w:abstractNum w:abstractNumId="25" w15:restartNumberingAfterBreak="0">
    <w:nsid w:val="436655E1"/>
    <w:multiLevelType w:val="hybridMultilevel"/>
    <w:tmpl w:val="DE285610"/>
    <w:lvl w:ilvl="0" w:tplc="08090011">
      <w:start w:val="1"/>
      <w:numFmt w:val="decimal"/>
      <w:lvlText w:val="%1)"/>
      <w:lvlJc w:val="left"/>
      <w:pPr>
        <w:ind w:left="214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865" w:hanging="360"/>
      </w:pPr>
    </w:lvl>
    <w:lvl w:ilvl="2" w:tplc="0419001B" w:tentative="1">
      <w:start w:val="1"/>
      <w:numFmt w:val="lowerRoman"/>
      <w:lvlText w:val="%3."/>
      <w:lvlJc w:val="right"/>
      <w:pPr>
        <w:ind w:left="3585" w:hanging="180"/>
      </w:pPr>
    </w:lvl>
    <w:lvl w:ilvl="3" w:tplc="0419000F" w:tentative="1">
      <w:start w:val="1"/>
      <w:numFmt w:val="decimal"/>
      <w:lvlText w:val="%4."/>
      <w:lvlJc w:val="left"/>
      <w:pPr>
        <w:ind w:left="4305" w:hanging="360"/>
      </w:pPr>
    </w:lvl>
    <w:lvl w:ilvl="4" w:tplc="04190019" w:tentative="1">
      <w:start w:val="1"/>
      <w:numFmt w:val="lowerLetter"/>
      <w:lvlText w:val="%5."/>
      <w:lvlJc w:val="left"/>
      <w:pPr>
        <w:ind w:left="5025" w:hanging="360"/>
      </w:pPr>
    </w:lvl>
    <w:lvl w:ilvl="5" w:tplc="0419001B" w:tentative="1">
      <w:start w:val="1"/>
      <w:numFmt w:val="lowerRoman"/>
      <w:lvlText w:val="%6."/>
      <w:lvlJc w:val="right"/>
      <w:pPr>
        <w:ind w:left="5745" w:hanging="180"/>
      </w:pPr>
    </w:lvl>
    <w:lvl w:ilvl="6" w:tplc="0419000F" w:tentative="1">
      <w:start w:val="1"/>
      <w:numFmt w:val="decimal"/>
      <w:lvlText w:val="%7."/>
      <w:lvlJc w:val="left"/>
      <w:pPr>
        <w:ind w:left="6465" w:hanging="360"/>
      </w:pPr>
    </w:lvl>
    <w:lvl w:ilvl="7" w:tplc="04190019" w:tentative="1">
      <w:start w:val="1"/>
      <w:numFmt w:val="lowerLetter"/>
      <w:lvlText w:val="%8."/>
      <w:lvlJc w:val="left"/>
      <w:pPr>
        <w:ind w:left="7185" w:hanging="360"/>
      </w:pPr>
    </w:lvl>
    <w:lvl w:ilvl="8" w:tplc="0419001B" w:tentative="1">
      <w:start w:val="1"/>
      <w:numFmt w:val="lowerRoman"/>
      <w:lvlText w:val="%9."/>
      <w:lvlJc w:val="right"/>
      <w:pPr>
        <w:ind w:left="7905" w:hanging="180"/>
      </w:pPr>
    </w:lvl>
  </w:abstractNum>
  <w:abstractNum w:abstractNumId="26" w15:restartNumberingAfterBreak="0">
    <w:nsid w:val="4410683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7" w15:restartNumberingAfterBreak="0">
    <w:nsid w:val="4E142A47"/>
    <w:multiLevelType w:val="hybridMultilevel"/>
    <w:tmpl w:val="3C2CF856"/>
    <w:lvl w:ilvl="0" w:tplc="04190011">
      <w:start w:val="1"/>
      <w:numFmt w:val="decimal"/>
      <w:lvlText w:val="%1)"/>
      <w:lvlJc w:val="left"/>
      <w:pPr>
        <w:ind w:left="1065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785" w:hanging="360"/>
      </w:pPr>
    </w:lvl>
    <w:lvl w:ilvl="2" w:tplc="0419001B" w:tentative="1">
      <w:start w:val="1"/>
      <w:numFmt w:val="lowerRoman"/>
      <w:lvlText w:val="%3."/>
      <w:lvlJc w:val="right"/>
      <w:pPr>
        <w:ind w:left="2505" w:hanging="180"/>
      </w:pPr>
    </w:lvl>
    <w:lvl w:ilvl="3" w:tplc="0419000F" w:tentative="1">
      <w:start w:val="1"/>
      <w:numFmt w:val="decimal"/>
      <w:lvlText w:val="%4."/>
      <w:lvlJc w:val="left"/>
      <w:pPr>
        <w:ind w:left="3225" w:hanging="360"/>
      </w:pPr>
    </w:lvl>
    <w:lvl w:ilvl="4" w:tplc="04190019" w:tentative="1">
      <w:start w:val="1"/>
      <w:numFmt w:val="lowerLetter"/>
      <w:lvlText w:val="%5."/>
      <w:lvlJc w:val="left"/>
      <w:pPr>
        <w:ind w:left="3945" w:hanging="360"/>
      </w:pPr>
    </w:lvl>
    <w:lvl w:ilvl="5" w:tplc="0419001B" w:tentative="1">
      <w:start w:val="1"/>
      <w:numFmt w:val="lowerRoman"/>
      <w:lvlText w:val="%6."/>
      <w:lvlJc w:val="right"/>
      <w:pPr>
        <w:ind w:left="4665" w:hanging="180"/>
      </w:pPr>
    </w:lvl>
    <w:lvl w:ilvl="6" w:tplc="0419000F" w:tentative="1">
      <w:start w:val="1"/>
      <w:numFmt w:val="decimal"/>
      <w:lvlText w:val="%7."/>
      <w:lvlJc w:val="left"/>
      <w:pPr>
        <w:ind w:left="5385" w:hanging="360"/>
      </w:pPr>
    </w:lvl>
    <w:lvl w:ilvl="7" w:tplc="04190019" w:tentative="1">
      <w:start w:val="1"/>
      <w:numFmt w:val="lowerLetter"/>
      <w:lvlText w:val="%8."/>
      <w:lvlJc w:val="left"/>
      <w:pPr>
        <w:ind w:left="6105" w:hanging="360"/>
      </w:pPr>
    </w:lvl>
    <w:lvl w:ilvl="8" w:tplc="0419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28" w15:restartNumberingAfterBreak="0">
    <w:nsid w:val="4FA11570"/>
    <w:multiLevelType w:val="hybridMultilevel"/>
    <w:tmpl w:val="47FAA354"/>
    <w:lvl w:ilvl="0" w:tplc="BC80E95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4FD73B57"/>
    <w:multiLevelType w:val="multilevel"/>
    <w:tmpl w:val="782CA8A4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927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421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915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5409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6336" w:hanging="1800"/>
      </w:pPr>
      <w:rPr>
        <w:rFonts w:hint="default"/>
      </w:rPr>
    </w:lvl>
  </w:abstractNum>
  <w:abstractNum w:abstractNumId="30" w15:restartNumberingAfterBreak="0">
    <w:nsid w:val="502318FB"/>
    <w:multiLevelType w:val="hybridMultilevel"/>
    <w:tmpl w:val="10E2EE1E"/>
    <w:lvl w:ilvl="0" w:tplc="08090011">
      <w:start w:val="1"/>
      <w:numFmt w:val="decimal"/>
      <w:lvlText w:val="%1)"/>
      <w:lvlJc w:val="left"/>
      <w:pPr>
        <w:ind w:left="214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865" w:hanging="360"/>
      </w:pPr>
    </w:lvl>
    <w:lvl w:ilvl="2" w:tplc="0419001B" w:tentative="1">
      <w:start w:val="1"/>
      <w:numFmt w:val="lowerRoman"/>
      <w:lvlText w:val="%3."/>
      <w:lvlJc w:val="right"/>
      <w:pPr>
        <w:ind w:left="3585" w:hanging="180"/>
      </w:pPr>
    </w:lvl>
    <w:lvl w:ilvl="3" w:tplc="0419000F" w:tentative="1">
      <w:start w:val="1"/>
      <w:numFmt w:val="decimal"/>
      <w:lvlText w:val="%4."/>
      <w:lvlJc w:val="left"/>
      <w:pPr>
        <w:ind w:left="4305" w:hanging="360"/>
      </w:pPr>
    </w:lvl>
    <w:lvl w:ilvl="4" w:tplc="04190019" w:tentative="1">
      <w:start w:val="1"/>
      <w:numFmt w:val="lowerLetter"/>
      <w:lvlText w:val="%5."/>
      <w:lvlJc w:val="left"/>
      <w:pPr>
        <w:ind w:left="5025" w:hanging="360"/>
      </w:pPr>
    </w:lvl>
    <w:lvl w:ilvl="5" w:tplc="0419001B" w:tentative="1">
      <w:start w:val="1"/>
      <w:numFmt w:val="lowerRoman"/>
      <w:lvlText w:val="%6."/>
      <w:lvlJc w:val="right"/>
      <w:pPr>
        <w:ind w:left="5745" w:hanging="180"/>
      </w:pPr>
    </w:lvl>
    <w:lvl w:ilvl="6" w:tplc="0419000F" w:tentative="1">
      <w:start w:val="1"/>
      <w:numFmt w:val="decimal"/>
      <w:lvlText w:val="%7."/>
      <w:lvlJc w:val="left"/>
      <w:pPr>
        <w:ind w:left="6465" w:hanging="360"/>
      </w:pPr>
    </w:lvl>
    <w:lvl w:ilvl="7" w:tplc="04190019" w:tentative="1">
      <w:start w:val="1"/>
      <w:numFmt w:val="lowerLetter"/>
      <w:lvlText w:val="%8."/>
      <w:lvlJc w:val="left"/>
      <w:pPr>
        <w:ind w:left="7185" w:hanging="360"/>
      </w:pPr>
    </w:lvl>
    <w:lvl w:ilvl="8" w:tplc="0419001B" w:tentative="1">
      <w:start w:val="1"/>
      <w:numFmt w:val="lowerRoman"/>
      <w:lvlText w:val="%9."/>
      <w:lvlJc w:val="right"/>
      <w:pPr>
        <w:ind w:left="7905" w:hanging="180"/>
      </w:pPr>
    </w:lvl>
  </w:abstractNum>
  <w:abstractNum w:abstractNumId="31" w15:restartNumberingAfterBreak="0">
    <w:nsid w:val="514F0872"/>
    <w:multiLevelType w:val="multilevel"/>
    <w:tmpl w:val="0809001D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080" w:hanging="360"/>
      </w:pPr>
    </w:lvl>
    <w:lvl w:ilvl="2">
      <w:start w:val="1"/>
      <w:numFmt w:val="lowerRoman"/>
      <w:lvlText w:val="%3)"/>
      <w:lvlJc w:val="left"/>
      <w:pPr>
        <w:ind w:left="1440" w:hanging="360"/>
      </w:pPr>
    </w:lvl>
    <w:lvl w:ilvl="3">
      <w:start w:val="1"/>
      <w:numFmt w:val="decimal"/>
      <w:lvlText w:val="(%4)"/>
      <w:lvlJc w:val="left"/>
      <w:pPr>
        <w:ind w:left="1800" w:hanging="360"/>
      </w:pPr>
    </w:lvl>
    <w:lvl w:ilvl="4">
      <w:start w:val="1"/>
      <w:numFmt w:val="lowerLetter"/>
      <w:lvlText w:val="(%5)"/>
      <w:lvlJc w:val="left"/>
      <w:pPr>
        <w:ind w:left="2160" w:hanging="360"/>
      </w:pPr>
    </w:lvl>
    <w:lvl w:ilvl="5">
      <w:start w:val="1"/>
      <w:numFmt w:val="lowerRoman"/>
      <w:lvlText w:val="(%6)"/>
      <w:lvlJc w:val="left"/>
      <w:pPr>
        <w:ind w:left="2520" w:hanging="360"/>
      </w:pPr>
    </w:lvl>
    <w:lvl w:ilvl="6">
      <w:start w:val="1"/>
      <w:numFmt w:val="decimal"/>
      <w:lvlText w:val="%7."/>
      <w:lvlJc w:val="left"/>
      <w:pPr>
        <w:ind w:left="2880" w:hanging="360"/>
      </w:pPr>
    </w:lvl>
    <w:lvl w:ilvl="7">
      <w:start w:val="1"/>
      <w:numFmt w:val="lowerLetter"/>
      <w:lvlText w:val="%8."/>
      <w:lvlJc w:val="left"/>
      <w:pPr>
        <w:ind w:left="3240" w:hanging="360"/>
      </w:pPr>
    </w:lvl>
    <w:lvl w:ilvl="8">
      <w:start w:val="1"/>
      <w:numFmt w:val="lowerRoman"/>
      <w:lvlText w:val="%9."/>
      <w:lvlJc w:val="left"/>
      <w:pPr>
        <w:ind w:left="3600" w:hanging="360"/>
      </w:pPr>
    </w:lvl>
  </w:abstractNum>
  <w:abstractNum w:abstractNumId="32" w15:restartNumberingAfterBreak="0">
    <w:nsid w:val="56966DE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3" w15:restartNumberingAfterBreak="0">
    <w:nsid w:val="57A50E17"/>
    <w:multiLevelType w:val="multilevel"/>
    <w:tmpl w:val="E6C4A87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4" w15:restartNumberingAfterBreak="0">
    <w:nsid w:val="57BC01B5"/>
    <w:multiLevelType w:val="multilevel"/>
    <w:tmpl w:val="4C8E743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810" w:hanging="45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5" w15:restartNumberingAfterBreak="0">
    <w:nsid w:val="5B191045"/>
    <w:multiLevelType w:val="hybridMultilevel"/>
    <w:tmpl w:val="10607272"/>
    <w:lvl w:ilvl="0" w:tplc="91CE36BA">
      <w:start w:val="1"/>
      <w:numFmt w:val="decimal"/>
      <w:lvlText w:val="%1.)"/>
      <w:lvlJc w:val="left"/>
      <w:pPr>
        <w:ind w:left="214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865" w:hanging="360"/>
      </w:pPr>
    </w:lvl>
    <w:lvl w:ilvl="2" w:tplc="0419001B" w:tentative="1">
      <w:start w:val="1"/>
      <w:numFmt w:val="lowerRoman"/>
      <w:lvlText w:val="%3."/>
      <w:lvlJc w:val="right"/>
      <w:pPr>
        <w:ind w:left="3585" w:hanging="180"/>
      </w:pPr>
    </w:lvl>
    <w:lvl w:ilvl="3" w:tplc="0419000F" w:tentative="1">
      <w:start w:val="1"/>
      <w:numFmt w:val="decimal"/>
      <w:lvlText w:val="%4."/>
      <w:lvlJc w:val="left"/>
      <w:pPr>
        <w:ind w:left="4305" w:hanging="360"/>
      </w:pPr>
    </w:lvl>
    <w:lvl w:ilvl="4" w:tplc="04190019" w:tentative="1">
      <w:start w:val="1"/>
      <w:numFmt w:val="lowerLetter"/>
      <w:lvlText w:val="%5."/>
      <w:lvlJc w:val="left"/>
      <w:pPr>
        <w:ind w:left="5025" w:hanging="360"/>
      </w:pPr>
    </w:lvl>
    <w:lvl w:ilvl="5" w:tplc="0419001B" w:tentative="1">
      <w:start w:val="1"/>
      <w:numFmt w:val="lowerRoman"/>
      <w:lvlText w:val="%6."/>
      <w:lvlJc w:val="right"/>
      <w:pPr>
        <w:ind w:left="5745" w:hanging="180"/>
      </w:pPr>
    </w:lvl>
    <w:lvl w:ilvl="6" w:tplc="0419000F" w:tentative="1">
      <w:start w:val="1"/>
      <w:numFmt w:val="decimal"/>
      <w:lvlText w:val="%7."/>
      <w:lvlJc w:val="left"/>
      <w:pPr>
        <w:ind w:left="6465" w:hanging="360"/>
      </w:pPr>
    </w:lvl>
    <w:lvl w:ilvl="7" w:tplc="04190019" w:tentative="1">
      <w:start w:val="1"/>
      <w:numFmt w:val="lowerLetter"/>
      <w:lvlText w:val="%8."/>
      <w:lvlJc w:val="left"/>
      <w:pPr>
        <w:ind w:left="7185" w:hanging="360"/>
      </w:pPr>
    </w:lvl>
    <w:lvl w:ilvl="8" w:tplc="0419001B" w:tentative="1">
      <w:start w:val="1"/>
      <w:numFmt w:val="lowerRoman"/>
      <w:lvlText w:val="%9."/>
      <w:lvlJc w:val="right"/>
      <w:pPr>
        <w:ind w:left="7905" w:hanging="180"/>
      </w:pPr>
    </w:lvl>
  </w:abstractNum>
  <w:abstractNum w:abstractNumId="36" w15:restartNumberingAfterBreak="0">
    <w:nsid w:val="5D8039B4"/>
    <w:multiLevelType w:val="multilevel"/>
    <w:tmpl w:val="BE5C5FF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7" w15:restartNumberingAfterBreak="0">
    <w:nsid w:val="5DF71859"/>
    <w:multiLevelType w:val="hybridMultilevel"/>
    <w:tmpl w:val="EEF237A8"/>
    <w:lvl w:ilvl="0" w:tplc="08090011">
      <w:start w:val="1"/>
      <w:numFmt w:val="decimal"/>
      <w:lvlText w:val="%1)"/>
      <w:lvlJc w:val="left"/>
      <w:pPr>
        <w:ind w:left="214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865" w:hanging="360"/>
      </w:pPr>
    </w:lvl>
    <w:lvl w:ilvl="2" w:tplc="0419001B" w:tentative="1">
      <w:start w:val="1"/>
      <w:numFmt w:val="lowerRoman"/>
      <w:lvlText w:val="%3."/>
      <w:lvlJc w:val="right"/>
      <w:pPr>
        <w:ind w:left="3585" w:hanging="180"/>
      </w:pPr>
    </w:lvl>
    <w:lvl w:ilvl="3" w:tplc="0419000F" w:tentative="1">
      <w:start w:val="1"/>
      <w:numFmt w:val="decimal"/>
      <w:lvlText w:val="%4."/>
      <w:lvlJc w:val="left"/>
      <w:pPr>
        <w:ind w:left="4305" w:hanging="360"/>
      </w:pPr>
    </w:lvl>
    <w:lvl w:ilvl="4" w:tplc="04190019" w:tentative="1">
      <w:start w:val="1"/>
      <w:numFmt w:val="lowerLetter"/>
      <w:lvlText w:val="%5."/>
      <w:lvlJc w:val="left"/>
      <w:pPr>
        <w:ind w:left="5025" w:hanging="360"/>
      </w:pPr>
    </w:lvl>
    <w:lvl w:ilvl="5" w:tplc="0419001B" w:tentative="1">
      <w:start w:val="1"/>
      <w:numFmt w:val="lowerRoman"/>
      <w:lvlText w:val="%6."/>
      <w:lvlJc w:val="right"/>
      <w:pPr>
        <w:ind w:left="5745" w:hanging="180"/>
      </w:pPr>
    </w:lvl>
    <w:lvl w:ilvl="6" w:tplc="0419000F" w:tentative="1">
      <w:start w:val="1"/>
      <w:numFmt w:val="decimal"/>
      <w:lvlText w:val="%7."/>
      <w:lvlJc w:val="left"/>
      <w:pPr>
        <w:ind w:left="6465" w:hanging="360"/>
      </w:pPr>
    </w:lvl>
    <w:lvl w:ilvl="7" w:tplc="04190019" w:tentative="1">
      <w:start w:val="1"/>
      <w:numFmt w:val="lowerLetter"/>
      <w:lvlText w:val="%8."/>
      <w:lvlJc w:val="left"/>
      <w:pPr>
        <w:ind w:left="7185" w:hanging="360"/>
      </w:pPr>
    </w:lvl>
    <w:lvl w:ilvl="8" w:tplc="0419001B" w:tentative="1">
      <w:start w:val="1"/>
      <w:numFmt w:val="lowerRoman"/>
      <w:lvlText w:val="%9."/>
      <w:lvlJc w:val="right"/>
      <w:pPr>
        <w:ind w:left="7905" w:hanging="180"/>
      </w:pPr>
    </w:lvl>
  </w:abstractNum>
  <w:abstractNum w:abstractNumId="38" w15:restartNumberingAfterBreak="0">
    <w:nsid w:val="61937CFE"/>
    <w:multiLevelType w:val="multilevel"/>
    <w:tmpl w:val="CE7CE2C2"/>
    <w:lvl w:ilvl="0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39" w15:restartNumberingAfterBreak="0">
    <w:nsid w:val="66B61192"/>
    <w:multiLevelType w:val="hybridMultilevel"/>
    <w:tmpl w:val="8A22BD12"/>
    <w:lvl w:ilvl="0" w:tplc="08090011">
      <w:start w:val="1"/>
      <w:numFmt w:val="decimal"/>
      <w:lvlText w:val="%1)"/>
      <w:lvlJc w:val="left"/>
      <w:pPr>
        <w:ind w:left="214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865" w:hanging="360"/>
      </w:pPr>
    </w:lvl>
    <w:lvl w:ilvl="2" w:tplc="0419001B" w:tentative="1">
      <w:start w:val="1"/>
      <w:numFmt w:val="lowerRoman"/>
      <w:lvlText w:val="%3."/>
      <w:lvlJc w:val="right"/>
      <w:pPr>
        <w:ind w:left="3585" w:hanging="180"/>
      </w:pPr>
    </w:lvl>
    <w:lvl w:ilvl="3" w:tplc="0419000F" w:tentative="1">
      <w:start w:val="1"/>
      <w:numFmt w:val="decimal"/>
      <w:lvlText w:val="%4."/>
      <w:lvlJc w:val="left"/>
      <w:pPr>
        <w:ind w:left="4305" w:hanging="360"/>
      </w:pPr>
    </w:lvl>
    <w:lvl w:ilvl="4" w:tplc="04190019" w:tentative="1">
      <w:start w:val="1"/>
      <w:numFmt w:val="lowerLetter"/>
      <w:lvlText w:val="%5."/>
      <w:lvlJc w:val="left"/>
      <w:pPr>
        <w:ind w:left="5025" w:hanging="360"/>
      </w:pPr>
    </w:lvl>
    <w:lvl w:ilvl="5" w:tplc="0419001B" w:tentative="1">
      <w:start w:val="1"/>
      <w:numFmt w:val="lowerRoman"/>
      <w:lvlText w:val="%6."/>
      <w:lvlJc w:val="right"/>
      <w:pPr>
        <w:ind w:left="5745" w:hanging="180"/>
      </w:pPr>
    </w:lvl>
    <w:lvl w:ilvl="6" w:tplc="0419000F" w:tentative="1">
      <w:start w:val="1"/>
      <w:numFmt w:val="decimal"/>
      <w:lvlText w:val="%7."/>
      <w:lvlJc w:val="left"/>
      <w:pPr>
        <w:ind w:left="6465" w:hanging="360"/>
      </w:pPr>
    </w:lvl>
    <w:lvl w:ilvl="7" w:tplc="04190019" w:tentative="1">
      <w:start w:val="1"/>
      <w:numFmt w:val="lowerLetter"/>
      <w:lvlText w:val="%8."/>
      <w:lvlJc w:val="left"/>
      <w:pPr>
        <w:ind w:left="7185" w:hanging="360"/>
      </w:pPr>
    </w:lvl>
    <w:lvl w:ilvl="8" w:tplc="0419001B" w:tentative="1">
      <w:start w:val="1"/>
      <w:numFmt w:val="lowerRoman"/>
      <w:lvlText w:val="%9."/>
      <w:lvlJc w:val="right"/>
      <w:pPr>
        <w:ind w:left="7905" w:hanging="180"/>
      </w:pPr>
    </w:lvl>
  </w:abstractNum>
  <w:abstractNum w:abstractNumId="40" w15:restartNumberingAfterBreak="0">
    <w:nsid w:val="66F75B3C"/>
    <w:multiLevelType w:val="hybridMultilevel"/>
    <w:tmpl w:val="5C1C262C"/>
    <w:lvl w:ilvl="0" w:tplc="25D47B4A">
      <w:start w:val="1"/>
      <w:numFmt w:val="decimal"/>
      <w:lvlText w:val="%1.)"/>
      <w:lvlJc w:val="left"/>
      <w:pPr>
        <w:ind w:left="214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865" w:hanging="360"/>
      </w:pPr>
    </w:lvl>
    <w:lvl w:ilvl="2" w:tplc="0419001B" w:tentative="1">
      <w:start w:val="1"/>
      <w:numFmt w:val="lowerRoman"/>
      <w:lvlText w:val="%3."/>
      <w:lvlJc w:val="right"/>
      <w:pPr>
        <w:ind w:left="3585" w:hanging="180"/>
      </w:pPr>
    </w:lvl>
    <w:lvl w:ilvl="3" w:tplc="0419000F" w:tentative="1">
      <w:start w:val="1"/>
      <w:numFmt w:val="decimal"/>
      <w:lvlText w:val="%4."/>
      <w:lvlJc w:val="left"/>
      <w:pPr>
        <w:ind w:left="4305" w:hanging="360"/>
      </w:pPr>
    </w:lvl>
    <w:lvl w:ilvl="4" w:tplc="04190019" w:tentative="1">
      <w:start w:val="1"/>
      <w:numFmt w:val="lowerLetter"/>
      <w:lvlText w:val="%5."/>
      <w:lvlJc w:val="left"/>
      <w:pPr>
        <w:ind w:left="5025" w:hanging="360"/>
      </w:pPr>
    </w:lvl>
    <w:lvl w:ilvl="5" w:tplc="0419001B" w:tentative="1">
      <w:start w:val="1"/>
      <w:numFmt w:val="lowerRoman"/>
      <w:lvlText w:val="%6."/>
      <w:lvlJc w:val="right"/>
      <w:pPr>
        <w:ind w:left="5745" w:hanging="180"/>
      </w:pPr>
    </w:lvl>
    <w:lvl w:ilvl="6" w:tplc="0419000F" w:tentative="1">
      <w:start w:val="1"/>
      <w:numFmt w:val="decimal"/>
      <w:lvlText w:val="%7."/>
      <w:lvlJc w:val="left"/>
      <w:pPr>
        <w:ind w:left="6465" w:hanging="360"/>
      </w:pPr>
    </w:lvl>
    <w:lvl w:ilvl="7" w:tplc="04190019" w:tentative="1">
      <w:start w:val="1"/>
      <w:numFmt w:val="lowerLetter"/>
      <w:lvlText w:val="%8."/>
      <w:lvlJc w:val="left"/>
      <w:pPr>
        <w:ind w:left="7185" w:hanging="360"/>
      </w:pPr>
    </w:lvl>
    <w:lvl w:ilvl="8" w:tplc="0419001B" w:tentative="1">
      <w:start w:val="1"/>
      <w:numFmt w:val="lowerRoman"/>
      <w:lvlText w:val="%9."/>
      <w:lvlJc w:val="right"/>
      <w:pPr>
        <w:ind w:left="7905" w:hanging="180"/>
      </w:pPr>
    </w:lvl>
  </w:abstractNum>
  <w:abstractNum w:abstractNumId="41" w15:restartNumberingAfterBreak="0">
    <w:nsid w:val="6998449D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2" w15:restartNumberingAfterBreak="0">
    <w:nsid w:val="6AF508B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3" w15:restartNumberingAfterBreak="0">
    <w:nsid w:val="75033DAF"/>
    <w:multiLevelType w:val="hybridMultilevel"/>
    <w:tmpl w:val="72B40338"/>
    <w:lvl w:ilvl="0" w:tplc="39B2E7AC">
      <w:start w:val="1"/>
      <w:numFmt w:val="decimal"/>
      <w:lvlText w:val="%1.)"/>
      <w:lvlJc w:val="left"/>
      <w:pPr>
        <w:ind w:left="214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865" w:hanging="360"/>
      </w:pPr>
    </w:lvl>
    <w:lvl w:ilvl="2" w:tplc="0419001B" w:tentative="1">
      <w:start w:val="1"/>
      <w:numFmt w:val="lowerRoman"/>
      <w:lvlText w:val="%3."/>
      <w:lvlJc w:val="right"/>
      <w:pPr>
        <w:ind w:left="3585" w:hanging="180"/>
      </w:pPr>
    </w:lvl>
    <w:lvl w:ilvl="3" w:tplc="0419000F" w:tentative="1">
      <w:start w:val="1"/>
      <w:numFmt w:val="decimal"/>
      <w:lvlText w:val="%4."/>
      <w:lvlJc w:val="left"/>
      <w:pPr>
        <w:ind w:left="4305" w:hanging="360"/>
      </w:pPr>
    </w:lvl>
    <w:lvl w:ilvl="4" w:tplc="04190019" w:tentative="1">
      <w:start w:val="1"/>
      <w:numFmt w:val="lowerLetter"/>
      <w:lvlText w:val="%5."/>
      <w:lvlJc w:val="left"/>
      <w:pPr>
        <w:ind w:left="5025" w:hanging="360"/>
      </w:pPr>
    </w:lvl>
    <w:lvl w:ilvl="5" w:tplc="0419001B" w:tentative="1">
      <w:start w:val="1"/>
      <w:numFmt w:val="lowerRoman"/>
      <w:lvlText w:val="%6."/>
      <w:lvlJc w:val="right"/>
      <w:pPr>
        <w:ind w:left="5745" w:hanging="180"/>
      </w:pPr>
    </w:lvl>
    <w:lvl w:ilvl="6" w:tplc="0419000F" w:tentative="1">
      <w:start w:val="1"/>
      <w:numFmt w:val="decimal"/>
      <w:lvlText w:val="%7."/>
      <w:lvlJc w:val="left"/>
      <w:pPr>
        <w:ind w:left="6465" w:hanging="360"/>
      </w:pPr>
    </w:lvl>
    <w:lvl w:ilvl="7" w:tplc="04190019" w:tentative="1">
      <w:start w:val="1"/>
      <w:numFmt w:val="lowerLetter"/>
      <w:lvlText w:val="%8."/>
      <w:lvlJc w:val="left"/>
      <w:pPr>
        <w:ind w:left="7185" w:hanging="360"/>
      </w:pPr>
    </w:lvl>
    <w:lvl w:ilvl="8" w:tplc="0419001B" w:tentative="1">
      <w:start w:val="1"/>
      <w:numFmt w:val="lowerRoman"/>
      <w:lvlText w:val="%9."/>
      <w:lvlJc w:val="right"/>
      <w:pPr>
        <w:ind w:left="7905" w:hanging="180"/>
      </w:pPr>
    </w:lvl>
  </w:abstractNum>
  <w:abstractNum w:abstractNumId="44" w15:restartNumberingAfterBreak="0">
    <w:nsid w:val="759C2F74"/>
    <w:multiLevelType w:val="hybridMultilevel"/>
    <w:tmpl w:val="C302C7BA"/>
    <w:lvl w:ilvl="0" w:tplc="A4AE2E70">
      <w:start w:val="1"/>
      <w:numFmt w:val="decimal"/>
      <w:lvlText w:val="%1."/>
      <w:lvlJc w:val="left"/>
      <w:pPr>
        <w:ind w:left="178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505" w:hanging="360"/>
      </w:pPr>
    </w:lvl>
    <w:lvl w:ilvl="2" w:tplc="0419001B" w:tentative="1">
      <w:start w:val="1"/>
      <w:numFmt w:val="lowerRoman"/>
      <w:lvlText w:val="%3."/>
      <w:lvlJc w:val="right"/>
      <w:pPr>
        <w:ind w:left="3225" w:hanging="180"/>
      </w:pPr>
    </w:lvl>
    <w:lvl w:ilvl="3" w:tplc="0419000F" w:tentative="1">
      <w:start w:val="1"/>
      <w:numFmt w:val="decimal"/>
      <w:lvlText w:val="%4."/>
      <w:lvlJc w:val="left"/>
      <w:pPr>
        <w:ind w:left="3945" w:hanging="360"/>
      </w:pPr>
    </w:lvl>
    <w:lvl w:ilvl="4" w:tplc="04190019" w:tentative="1">
      <w:start w:val="1"/>
      <w:numFmt w:val="lowerLetter"/>
      <w:lvlText w:val="%5."/>
      <w:lvlJc w:val="left"/>
      <w:pPr>
        <w:ind w:left="4665" w:hanging="360"/>
      </w:pPr>
    </w:lvl>
    <w:lvl w:ilvl="5" w:tplc="0419001B" w:tentative="1">
      <w:start w:val="1"/>
      <w:numFmt w:val="lowerRoman"/>
      <w:lvlText w:val="%6."/>
      <w:lvlJc w:val="right"/>
      <w:pPr>
        <w:ind w:left="5385" w:hanging="180"/>
      </w:pPr>
    </w:lvl>
    <w:lvl w:ilvl="6" w:tplc="0419000F" w:tentative="1">
      <w:start w:val="1"/>
      <w:numFmt w:val="decimal"/>
      <w:lvlText w:val="%7."/>
      <w:lvlJc w:val="left"/>
      <w:pPr>
        <w:ind w:left="6105" w:hanging="360"/>
      </w:pPr>
    </w:lvl>
    <w:lvl w:ilvl="7" w:tplc="04190019" w:tentative="1">
      <w:start w:val="1"/>
      <w:numFmt w:val="lowerLetter"/>
      <w:lvlText w:val="%8."/>
      <w:lvlJc w:val="left"/>
      <w:pPr>
        <w:ind w:left="6825" w:hanging="360"/>
      </w:pPr>
    </w:lvl>
    <w:lvl w:ilvl="8" w:tplc="0419001B" w:tentative="1">
      <w:start w:val="1"/>
      <w:numFmt w:val="lowerRoman"/>
      <w:lvlText w:val="%9."/>
      <w:lvlJc w:val="right"/>
      <w:pPr>
        <w:ind w:left="7545" w:hanging="180"/>
      </w:pPr>
    </w:lvl>
  </w:abstractNum>
  <w:abstractNum w:abstractNumId="45" w15:restartNumberingAfterBreak="0">
    <w:nsid w:val="75C559EE"/>
    <w:multiLevelType w:val="hybridMultilevel"/>
    <w:tmpl w:val="E07805FA"/>
    <w:lvl w:ilvl="0" w:tplc="08090011">
      <w:start w:val="1"/>
      <w:numFmt w:val="decimal"/>
      <w:lvlText w:val="%1)"/>
      <w:lvlJc w:val="left"/>
      <w:pPr>
        <w:ind w:left="2145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865" w:hanging="360"/>
      </w:pPr>
    </w:lvl>
    <w:lvl w:ilvl="2" w:tplc="0419001B" w:tentative="1">
      <w:start w:val="1"/>
      <w:numFmt w:val="lowerRoman"/>
      <w:lvlText w:val="%3."/>
      <w:lvlJc w:val="right"/>
      <w:pPr>
        <w:ind w:left="3585" w:hanging="180"/>
      </w:pPr>
    </w:lvl>
    <w:lvl w:ilvl="3" w:tplc="0419000F" w:tentative="1">
      <w:start w:val="1"/>
      <w:numFmt w:val="decimal"/>
      <w:lvlText w:val="%4."/>
      <w:lvlJc w:val="left"/>
      <w:pPr>
        <w:ind w:left="4305" w:hanging="360"/>
      </w:pPr>
    </w:lvl>
    <w:lvl w:ilvl="4" w:tplc="04190019" w:tentative="1">
      <w:start w:val="1"/>
      <w:numFmt w:val="lowerLetter"/>
      <w:lvlText w:val="%5."/>
      <w:lvlJc w:val="left"/>
      <w:pPr>
        <w:ind w:left="5025" w:hanging="360"/>
      </w:pPr>
    </w:lvl>
    <w:lvl w:ilvl="5" w:tplc="0419001B" w:tentative="1">
      <w:start w:val="1"/>
      <w:numFmt w:val="lowerRoman"/>
      <w:lvlText w:val="%6."/>
      <w:lvlJc w:val="right"/>
      <w:pPr>
        <w:ind w:left="5745" w:hanging="180"/>
      </w:pPr>
    </w:lvl>
    <w:lvl w:ilvl="6" w:tplc="0419000F" w:tentative="1">
      <w:start w:val="1"/>
      <w:numFmt w:val="decimal"/>
      <w:lvlText w:val="%7."/>
      <w:lvlJc w:val="left"/>
      <w:pPr>
        <w:ind w:left="6465" w:hanging="360"/>
      </w:pPr>
    </w:lvl>
    <w:lvl w:ilvl="7" w:tplc="04190019" w:tentative="1">
      <w:start w:val="1"/>
      <w:numFmt w:val="lowerLetter"/>
      <w:lvlText w:val="%8."/>
      <w:lvlJc w:val="left"/>
      <w:pPr>
        <w:ind w:left="7185" w:hanging="360"/>
      </w:pPr>
    </w:lvl>
    <w:lvl w:ilvl="8" w:tplc="0419001B" w:tentative="1">
      <w:start w:val="1"/>
      <w:numFmt w:val="lowerRoman"/>
      <w:lvlText w:val="%9."/>
      <w:lvlJc w:val="right"/>
      <w:pPr>
        <w:ind w:left="7905" w:hanging="180"/>
      </w:pPr>
    </w:lvl>
  </w:abstractNum>
  <w:abstractNum w:abstractNumId="46" w15:restartNumberingAfterBreak="0">
    <w:nsid w:val="7A6410FB"/>
    <w:multiLevelType w:val="multilevel"/>
    <w:tmpl w:val="0809001D"/>
    <w:lvl w:ilvl="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1080" w:hanging="360"/>
      </w:pPr>
    </w:lvl>
    <w:lvl w:ilvl="2">
      <w:start w:val="1"/>
      <w:numFmt w:val="lowerRoman"/>
      <w:lvlText w:val="%3)"/>
      <w:lvlJc w:val="left"/>
      <w:pPr>
        <w:ind w:left="1440" w:hanging="360"/>
      </w:pPr>
    </w:lvl>
    <w:lvl w:ilvl="3">
      <w:start w:val="1"/>
      <w:numFmt w:val="decimal"/>
      <w:lvlText w:val="(%4)"/>
      <w:lvlJc w:val="left"/>
      <w:pPr>
        <w:ind w:left="1800" w:hanging="360"/>
      </w:pPr>
    </w:lvl>
    <w:lvl w:ilvl="4">
      <w:start w:val="1"/>
      <w:numFmt w:val="lowerLetter"/>
      <w:lvlText w:val="(%5)"/>
      <w:lvlJc w:val="left"/>
      <w:pPr>
        <w:ind w:left="2160" w:hanging="360"/>
      </w:pPr>
    </w:lvl>
    <w:lvl w:ilvl="5">
      <w:start w:val="1"/>
      <w:numFmt w:val="lowerRoman"/>
      <w:lvlText w:val="(%6)"/>
      <w:lvlJc w:val="left"/>
      <w:pPr>
        <w:ind w:left="2520" w:hanging="360"/>
      </w:pPr>
    </w:lvl>
    <w:lvl w:ilvl="6">
      <w:start w:val="1"/>
      <w:numFmt w:val="decimal"/>
      <w:lvlText w:val="%7."/>
      <w:lvlJc w:val="left"/>
      <w:pPr>
        <w:ind w:left="2880" w:hanging="360"/>
      </w:pPr>
    </w:lvl>
    <w:lvl w:ilvl="7">
      <w:start w:val="1"/>
      <w:numFmt w:val="lowerLetter"/>
      <w:lvlText w:val="%8."/>
      <w:lvlJc w:val="left"/>
      <w:pPr>
        <w:ind w:left="3240" w:hanging="360"/>
      </w:pPr>
    </w:lvl>
    <w:lvl w:ilvl="8">
      <w:start w:val="1"/>
      <w:numFmt w:val="lowerRoman"/>
      <w:lvlText w:val="%9."/>
      <w:lvlJc w:val="left"/>
      <w:pPr>
        <w:ind w:left="3600" w:hanging="360"/>
      </w:pPr>
    </w:lvl>
  </w:abstractNum>
  <w:abstractNum w:abstractNumId="47" w15:restartNumberingAfterBreak="0">
    <w:nsid w:val="7CFD395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3"/>
  </w:num>
  <w:num w:numId="2">
    <w:abstractNumId w:val="14"/>
  </w:num>
  <w:num w:numId="3">
    <w:abstractNumId w:val="3"/>
  </w:num>
  <w:num w:numId="4">
    <w:abstractNumId w:val="6"/>
  </w:num>
  <w:num w:numId="5">
    <w:abstractNumId w:val="2"/>
  </w:num>
  <w:num w:numId="6">
    <w:abstractNumId w:val="40"/>
  </w:num>
  <w:num w:numId="7">
    <w:abstractNumId w:val="35"/>
  </w:num>
  <w:num w:numId="8">
    <w:abstractNumId w:val="11"/>
  </w:num>
  <w:num w:numId="9">
    <w:abstractNumId w:val="5"/>
  </w:num>
  <w:num w:numId="10">
    <w:abstractNumId w:val="43"/>
  </w:num>
  <w:num w:numId="11">
    <w:abstractNumId w:val="20"/>
  </w:num>
  <w:num w:numId="12">
    <w:abstractNumId w:val="25"/>
  </w:num>
  <w:num w:numId="13">
    <w:abstractNumId w:val="45"/>
  </w:num>
  <w:num w:numId="14">
    <w:abstractNumId w:val="39"/>
  </w:num>
  <w:num w:numId="15">
    <w:abstractNumId w:val="44"/>
  </w:num>
  <w:num w:numId="16">
    <w:abstractNumId w:val="30"/>
  </w:num>
  <w:num w:numId="17">
    <w:abstractNumId w:val="17"/>
  </w:num>
  <w:num w:numId="18">
    <w:abstractNumId w:val="31"/>
  </w:num>
  <w:num w:numId="19">
    <w:abstractNumId w:val="28"/>
  </w:num>
  <w:num w:numId="20">
    <w:abstractNumId w:val="19"/>
  </w:num>
  <w:num w:numId="21">
    <w:abstractNumId w:val="15"/>
  </w:num>
  <w:num w:numId="22">
    <w:abstractNumId w:val="27"/>
  </w:num>
  <w:num w:numId="23">
    <w:abstractNumId w:val="34"/>
  </w:num>
  <w:num w:numId="24">
    <w:abstractNumId w:val="36"/>
  </w:num>
  <w:num w:numId="25">
    <w:abstractNumId w:val="1"/>
  </w:num>
  <w:num w:numId="26">
    <w:abstractNumId w:val="10"/>
  </w:num>
  <w:num w:numId="27">
    <w:abstractNumId w:val="18"/>
  </w:num>
  <w:num w:numId="28">
    <w:abstractNumId w:val="8"/>
  </w:num>
  <w:num w:numId="29">
    <w:abstractNumId w:val="23"/>
  </w:num>
  <w:num w:numId="30">
    <w:abstractNumId w:val="22"/>
  </w:num>
  <w:num w:numId="31">
    <w:abstractNumId w:val="37"/>
  </w:num>
  <w:num w:numId="32">
    <w:abstractNumId w:val="0"/>
  </w:num>
  <w:num w:numId="33">
    <w:abstractNumId w:val="4"/>
  </w:num>
  <w:num w:numId="34">
    <w:abstractNumId w:val="46"/>
  </w:num>
  <w:num w:numId="35">
    <w:abstractNumId w:val="26"/>
  </w:num>
  <w:num w:numId="36">
    <w:abstractNumId w:val="32"/>
  </w:num>
  <w:num w:numId="37">
    <w:abstractNumId w:val="47"/>
  </w:num>
  <w:num w:numId="38">
    <w:abstractNumId w:val="42"/>
  </w:num>
  <w:num w:numId="39">
    <w:abstractNumId w:val="33"/>
  </w:num>
  <w:num w:numId="40">
    <w:abstractNumId w:val="7"/>
  </w:num>
  <w:num w:numId="41">
    <w:abstractNumId w:val="29"/>
  </w:num>
  <w:num w:numId="42">
    <w:abstractNumId w:val="41"/>
  </w:num>
  <w:num w:numId="43">
    <w:abstractNumId w:val="38"/>
  </w:num>
  <w:num w:numId="44">
    <w:abstractNumId w:val="16"/>
  </w:num>
  <w:num w:numId="45">
    <w:abstractNumId w:val="9"/>
  </w:num>
  <w:num w:numId="46">
    <w:abstractNumId w:val="24"/>
  </w:num>
  <w:num w:numId="47">
    <w:abstractNumId w:val="21"/>
  </w:num>
  <w:num w:numId="48">
    <w:abstractNumId w:val="12"/>
  </w:num>
  <w:numIdMacAtCleanup w:val="2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8"/>
  <w:proofState w:spelling="clean" w:grammar="clean"/>
  <w:defaultTabStop w:val="708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5B4674"/>
    <w:rsid w:val="00000826"/>
    <w:rsid w:val="00013E32"/>
    <w:rsid w:val="00014AA2"/>
    <w:rsid w:val="00023FDE"/>
    <w:rsid w:val="0002541A"/>
    <w:rsid w:val="00027339"/>
    <w:rsid w:val="000330F8"/>
    <w:rsid w:val="00033549"/>
    <w:rsid w:val="00036002"/>
    <w:rsid w:val="00036396"/>
    <w:rsid w:val="00053895"/>
    <w:rsid w:val="00055D1A"/>
    <w:rsid w:val="00065E6F"/>
    <w:rsid w:val="0006616B"/>
    <w:rsid w:val="00074FF9"/>
    <w:rsid w:val="000821C1"/>
    <w:rsid w:val="0008379B"/>
    <w:rsid w:val="00096BA2"/>
    <w:rsid w:val="000A5916"/>
    <w:rsid w:val="000A7B11"/>
    <w:rsid w:val="000B4859"/>
    <w:rsid w:val="000C29D6"/>
    <w:rsid w:val="000D0DA9"/>
    <w:rsid w:val="000D2950"/>
    <w:rsid w:val="000F4967"/>
    <w:rsid w:val="000F5FE5"/>
    <w:rsid w:val="001164D7"/>
    <w:rsid w:val="00116F72"/>
    <w:rsid w:val="00134DD3"/>
    <w:rsid w:val="001414B9"/>
    <w:rsid w:val="0015189A"/>
    <w:rsid w:val="0015662F"/>
    <w:rsid w:val="00160369"/>
    <w:rsid w:val="001623AF"/>
    <w:rsid w:val="0016271B"/>
    <w:rsid w:val="001754DB"/>
    <w:rsid w:val="001769F5"/>
    <w:rsid w:val="00182B1F"/>
    <w:rsid w:val="001906CC"/>
    <w:rsid w:val="001908E8"/>
    <w:rsid w:val="001A57FD"/>
    <w:rsid w:val="001B3712"/>
    <w:rsid w:val="001B4872"/>
    <w:rsid w:val="001D77FF"/>
    <w:rsid w:val="001E425B"/>
    <w:rsid w:val="001F0970"/>
    <w:rsid w:val="001F3118"/>
    <w:rsid w:val="00201211"/>
    <w:rsid w:val="00205F6F"/>
    <w:rsid w:val="002060D7"/>
    <w:rsid w:val="00224CC0"/>
    <w:rsid w:val="002308BC"/>
    <w:rsid w:val="002312E9"/>
    <w:rsid w:val="00237850"/>
    <w:rsid w:val="00250F97"/>
    <w:rsid w:val="0026732D"/>
    <w:rsid w:val="0029101E"/>
    <w:rsid w:val="00296059"/>
    <w:rsid w:val="002B7C23"/>
    <w:rsid w:val="002B7C2B"/>
    <w:rsid w:val="002C2D82"/>
    <w:rsid w:val="002C437C"/>
    <w:rsid w:val="002C7171"/>
    <w:rsid w:val="002E251B"/>
    <w:rsid w:val="00306AED"/>
    <w:rsid w:val="00320C0E"/>
    <w:rsid w:val="00321DD7"/>
    <w:rsid w:val="0033368F"/>
    <w:rsid w:val="0035755E"/>
    <w:rsid w:val="0036208D"/>
    <w:rsid w:val="003639E7"/>
    <w:rsid w:val="00364075"/>
    <w:rsid w:val="0036456E"/>
    <w:rsid w:val="0036586D"/>
    <w:rsid w:val="0037306F"/>
    <w:rsid w:val="00374604"/>
    <w:rsid w:val="003A7BC7"/>
    <w:rsid w:val="003C0ECF"/>
    <w:rsid w:val="003C1017"/>
    <w:rsid w:val="003C57D5"/>
    <w:rsid w:val="003D1B26"/>
    <w:rsid w:val="003E02D2"/>
    <w:rsid w:val="003E2E6C"/>
    <w:rsid w:val="003F328F"/>
    <w:rsid w:val="003F38F1"/>
    <w:rsid w:val="00403C1A"/>
    <w:rsid w:val="004115E6"/>
    <w:rsid w:val="00413D8F"/>
    <w:rsid w:val="00414266"/>
    <w:rsid w:val="00414B9D"/>
    <w:rsid w:val="00415301"/>
    <w:rsid w:val="00417548"/>
    <w:rsid w:val="00421EF9"/>
    <w:rsid w:val="00425C60"/>
    <w:rsid w:val="00450DDC"/>
    <w:rsid w:val="00463CD9"/>
    <w:rsid w:val="0047396B"/>
    <w:rsid w:val="00475F7E"/>
    <w:rsid w:val="00484539"/>
    <w:rsid w:val="0048748D"/>
    <w:rsid w:val="004966D1"/>
    <w:rsid w:val="004A101F"/>
    <w:rsid w:val="004A5049"/>
    <w:rsid w:val="004D0CA0"/>
    <w:rsid w:val="004D39A5"/>
    <w:rsid w:val="004D573F"/>
    <w:rsid w:val="004D7FF0"/>
    <w:rsid w:val="004E1909"/>
    <w:rsid w:val="004E2CEF"/>
    <w:rsid w:val="004F7EF1"/>
    <w:rsid w:val="00501CD5"/>
    <w:rsid w:val="005041C2"/>
    <w:rsid w:val="00504E48"/>
    <w:rsid w:val="00506C2A"/>
    <w:rsid w:val="00512384"/>
    <w:rsid w:val="00526741"/>
    <w:rsid w:val="005267DC"/>
    <w:rsid w:val="005345A1"/>
    <w:rsid w:val="005413A0"/>
    <w:rsid w:val="00545E78"/>
    <w:rsid w:val="00551CB0"/>
    <w:rsid w:val="00555E7C"/>
    <w:rsid w:val="005601E4"/>
    <w:rsid w:val="00562F64"/>
    <w:rsid w:val="00563C36"/>
    <w:rsid w:val="00563F76"/>
    <w:rsid w:val="005709B1"/>
    <w:rsid w:val="00581830"/>
    <w:rsid w:val="005867FC"/>
    <w:rsid w:val="0059225E"/>
    <w:rsid w:val="00594E5E"/>
    <w:rsid w:val="005A5277"/>
    <w:rsid w:val="005A6DAB"/>
    <w:rsid w:val="005B4674"/>
    <w:rsid w:val="005C4107"/>
    <w:rsid w:val="005C55F0"/>
    <w:rsid w:val="005F4F2A"/>
    <w:rsid w:val="0061264A"/>
    <w:rsid w:val="0061287E"/>
    <w:rsid w:val="00616ACF"/>
    <w:rsid w:val="006265BA"/>
    <w:rsid w:val="0063392E"/>
    <w:rsid w:val="00657705"/>
    <w:rsid w:val="00670772"/>
    <w:rsid w:val="006935EC"/>
    <w:rsid w:val="00697417"/>
    <w:rsid w:val="006A216A"/>
    <w:rsid w:val="006A2C94"/>
    <w:rsid w:val="006B195A"/>
    <w:rsid w:val="006B2DA0"/>
    <w:rsid w:val="006C58DB"/>
    <w:rsid w:val="006D1CD6"/>
    <w:rsid w:val="006F2418"/>
    <w:rsid w:val="006F5C25"/>
    <w:rsid w:val="00705236"/>
    <w:rsid w:val="007160DF"/>
    <w:rsid w:val="00716952"/>
    <w:rsid w:val="0071746A"/>
    <w:rsid w:val="00736B88"/>
    <w:rsid w:val="00751EC0"/>
    <w:rsid w:val="007520CA"/>
    <w:rsid w:val="00762829"/>
    <w:rsid w:val="007651A1"/>
    <w:rsid w:val="00770661"/>
    <w:rsid w:val="00770C35"/>
    <w:rsid w:val="007769C4"/>
    <w:rsid w:val="00780982"/>
    <w:rsid w:val="00782831"/>
    <w:rsid w:val="0078718B"/>
    <w:rsid w:val="007930BB"/>
    <w:rsid w:val="007A1118"/>
    <w:rsid w:val="007C2A48"/>
    <w:rsid w:val="007D4C84"/>
    <w:rsid w:val="007E0BA7"/>
    <w:rsid w:val="007E512C"/>
    <w:rsid w:val="007F609F"/>
    <w:rsid w:val="007F7D2B"/>
    <w:rsid w:val="0080237B"/>
    <w:rsid w:val="00815526"/>
    <w:rsid w:val="00821367"/>
    <w:rsid w:val="00830509"/>
    <w:rsid w:val="00831838"/>
    <w:rsid w:val="00835EA6"/>
    <w:rsid w:val="00842BCA"/>
    <w:rsid w:val="008530D5"/>
    <w:rsid w:val="0086508D"/>
    <w:rsid w:val="00867D38"/>
    <w:rsid w:val="00875C16"/>
    <w:rsid w:val="008955D7"/>
    <w:rsid w:val="008A4E50"/>
    <w:rsid w:val="008A4EBC"/>
    <w:rsid w:val="008C1155"/>
    <w:rsid w:val="008C1EDF"/>
    <w:rsid w:val="008C6F45"/>
    <w:rsid w:val="008D043F"/>
    <w:rsid w:val="008D1D09"/>
    <w:rsid w:val="008E090B"/>
    <w:rsid w:val="008E3287"/>
    <w:rsid w:val="008F0765"/>
    <w:rsid w:val="00906B21"/>
    <w:rsid w:val="0091106B"/>
    <w:rsid w:val="00911AA2"/>
    <w:rsid w:val="00921134"/>
    <w:rsid w:val="00936BF6"/>
    <w:rsid w:val="00942874"/>
    <w:rsid w:val="00953813"/>
    <w:rsid w:val="00957297"/>
    <w:rsid w:val="009718A9"/>
    <w:rsid w:val="00972B71"/>
    <w:rsid w:val="00985DB1"/>
    <w:rsid w:val="009955C7"/>
    <w:rsid w:val="00995E66"/>
    <w:rsid w:val="009B5AC5"/>
    <w:rsid w:val="009C2469"/>
    <w:rsid w:val="009C7F0E"/>
    <w:rsid w:val="009D3C8E"/>
    <w:rsid w:val="009D3CAE"/>
    <w:rsid w:val="009D6FE6"/>
    <w:rsid w:val="009E43F2"/>
    <w:rsid w:val="009E4DAB"/>
    <w:rsid w:val="009F19D1"/>
    <w:rsid w:val="00A00EC1"/>
    <w:rsid w:val="00A01765"/>
    <w:rsid w:val="00A060D5"/>
    <w:rsid w:val="00A165EC"/>
    <w:rsid w:val="00A231EF"/>
    <w:rsid w:val="00A24175"/>
    <w:rsid w:val="00A24E6E"/>
    <w:rsid w:val="00A3336D"/>
    <w:rsid w:val="00A423A2"/>
    <w:rsid w:val="00A434E5"/>
    <w:rsid w:val="00A52ED9"/>
    <w:rsid w:val="00A57280"/>
    <w:rsid w:val="00A61B1A"/>
    <w:rsid w:val="00A62481"/>
    <w:rsid w:val="00A72829"/>
    <w:rsid w:val="00A7632D"/>
    <w:rsid w:val="00A93AEC"/>
    <w:rsid w:val="00A955B3"/>
    <w:rsid w:val="00AA2516"/>
    <w:rsid w:val="00AA40D4"/>
    <w:rsid w:val="00AA563D"/>
    <w:rsid w:val="00AA62EF"/>
    <w:rsid w:val="00AB3CED"/>
    <w:rsid w:val="00AC1470"/>
    <w:rsid w:val="00AC16CC"/>
    <w:rsid w:val="00AC431B"/>
    <w:rsid w:val="00AD15FF"/>
    <w:rsid w:val="00AD2114"/>
    <w:rsid w:val="00AD41B2"/>
    <w:rsid w:val="00AD4D3C"/>
    <w:rsid w:val="00AD6C14"/>
    <w:rsid w:val="00AE1E7D"/>
    <w:rsid w:val="00AE3EC4"/>
    <w:rsid w:val="00AE6D66"/>
    <w:rsid w:val="00AF39A0"/>
    <w:rsid w:val="00AF503D"/>
    <w:rsid w:val="00B01F0F"/>
    <w:rsid w:val="00B13479"/>
    <w:rsid w:val="00B17A98"/>
    <w:rsid w:val="00B21254"/>
    <w:rsid w:val="00B240BA"/>
    <w:rsid w:val="00B26776"/>
    <w:rsid w:val="00B2752C"/>
    <w:rsid w:val="00B3202D"/>
    <w:rsid w:val="00B354A7"/>
    <w:rsid w:val="00B621BE"/>
    <w:rsid w:val="00B62FE9"/>
    <w:rsid w:val="00B8436B"/>
    <w:rsid w:val="00BA0C9D"/>
    <w:rsid w:val="00BB12B4"/>
    <w:rsid w:val="00BB13F9"/>
    <w:rsid w:val="00BB36D7"/>
    <w:rsid w:val="00BB578A"/>
    <w:rsid w:val="00BD75C4"/>
    <w:rsid w:val="00BF5029"/>
    <w:rsid w:val="00C0259A"/>
    <w:rsid w:val="00C21717"/>
    <w:rsid w:val="00C250E0"/>
    <w:rsid w:val="00C275AF"/>
    <w:rsid w:val="00C4154C"/>
    <w:rsid w:val="00C54790"/>
    <w:rsid w:val="00C64DBC"/>
    <w:rsid w:val="00C74515"/>
    <w:rsid w:val="00C75E18"/>
    <w:rsid w:val="00C910D0"/>
    <w:rsid w:val="00CA1049"/>
    <w:rsid w:val="00CA17F0"/>
    <w:rsid w:val="00CA73EE"/>
    <w:rsid w:val="00CC6263"/>
    <w:rsid w:val="00CC7537"/>
    <w:rsid w:val="00CE2158"/>
    <w:rsid w:val="00CE3FD0"/>
    <w:rsid w:val="00CF09AF"/>
    <w:rsid w:val="00D00EA0"/>
    <w:rsid w:val="00D12D1B"/>
    <w:rsid w:val="00D2741C"/>
    <w:rsid w:val="00D328F1"/>
    <w:rsid w:val="00D377DB"/>
    <w:rsid w:val="00D41368"/>
    <w:rsid w:val="00D57AD2"/>
    <w:rsid w:val="00D83621"/>
    <w:rsid w:val="00D8464A"/>
    <w:rsid w:val="00DA705C"/>
    <w:rsid w:val="00DB76E3"/>
    <w:rsid w:val="00DC23A4"/>
    <w:rsid w:val="00DC4353"/>
    <w:rsid w:val="00DD4EF0"/>
    <w:rsid w:val="00DE71A0"/>
    <w:rsid w:val="00E01CA7"/>
    <w:rsid w:val="00E072DB"/>
    <w:rsid w:val="00E12F6C"/>
    <w:rsid w:val="00E43609"/>
    <w:rsid w:val="00E557F8"/>
    <w:rsid w:val="00E61C14"/>
    <w:rsid w:val="00E65CC2"/>
    <w:rsid w:val="00E666AE"/>
    <w:rsid w:val="00E66F6A"/>
    <w:rsid w:val="00E703B4"/>
    <w:rsid w:val="00E71217"/>
    <w:rsid w:val="00E7210F"/>
    <w:rsid w:val="00E900A1"/>
    <w:rsid w:val="00E90E49"/>
    <w:rsid w:val="00E96834"/>
    <w:rsid w:val="00EB60F1"/>
    <w:rsid w:val="00EB78FB"/>
    <w:rsid w:val="00EC585D"/>
    <w:rsid w:val="00ED14B0"/>
    <w:rsid w:val="00ED7389"/>
    <w:rsid w:val="00ED7AE8"/>
    <w:rsid w:val="00EE3CAC"/>
    <w:rsid w:val="00EE4017"/>
    <w:rsid w:val="00EF373A"/>
    <w:rsid w:val="00EF7338"/>
    <w:rsid w:val="00F02056"/>
    <w:rsid w:val="00F0210C"/>
    <w:rsid w:val="00F025F5"/>
    <w:rsid w:val="00F0554E"/>
    <w:rsid w:val="00F308F0"/>
    <w:rsid w:val="00F30AC2"/>
    <w:rsid w:val="00F37E96"/>
    <w:rsid w:val="00F545C9"/>
    <w:rsid w:val="00F56D85"/>
    <w:rsid w:val="00F74E52"/>
    <w:rsid w:val="00F7622D"/>
    <w:rsid w:val="00F84D0C"/>
    <w:rsid w:val="00F866A2"/>
    <w:rsid w:val="00F86FCA"/>
    <w:rsid w:val="00F92D39"/>
    <w:rsid w:val="00FA214C"/>
    <w:rsid w:val="00FA2A6A"/>
    <w:rsid w:val="00FA2E46"/>
    <w:rsid w:val="00FB554B"/>
    <w:rsid w:val="00FC0BC6"/>
    <w:rsid w:val="00FC74F7"/>
    <w:rsid w:val="00FD261B"/>
    <w:rsid w:val="00FD5692"/>
    <w:rsid w:val="00FE34C9"/>
    <w:rsid w:val="00FE5EFF"/>
    <w:rsid w:val="00FE74E1"/>
    <w:rsid w:val="00FF26CA"/>
    <w:rsid w:val="00FF4CD3"/>
    <w:rsid w:val="00FF735B"/>
    <w:rsid w:val="07AB3D6E"/>
    <w:rsid w:val="1CA4AC99"/>
    <w:rsid w:val="204B4E51"/>
    <w:rsid w:val="2957AED8"/>
    <w:rsid w:val="2A17875B"/>
    <w:rsid w:val="370B1C0D"/>
    <w:rsid w:val="460C1C7D"/>
    <w:rsid w:val="61B90F74"/>
    <w:rsid w:val="7B578F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7682BA09"/>
  <w15:chartTrackingRefBased/>
  <w15:docId w15:val="{CF911B96-A7B7-409A-B5D0-C60764EFEE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AF39A0"/>
    <w:pPr>
      <w:spacing w:before="120" w:after="0" w:line="276" w:lineRule="auto"/>
      <w:ind w:firstLine="567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63C36"/>
    <w:pPr>
      <w:keepNext/>
      <w:keepLines/>
      <w:numPr>
        <w:numId w:val="25"/>
      </w:numPr>
      <w:adjustRightInd w:val="0"/>
      <w:spacing w:before="0" w:after="120" w:line="480" w:lineRule="auto"/>
      <w:jc w:val="center"/>
      <w:outlineLvl w:val="0"/>
    </w:pPr>
    <w:rPr>
      <w:b/>
      <w:color w:val="000000"/>
      <w:szCs w:val="32"/>
      <w:lang w:eastAsia="ru-RU"/>
    </w:rPr>
  </w:style>
  <w:style w:type="paragraph" w:styleId="Heading2">
    <w:name w:val="heading 2"/>
    <w:next w:val="Normal"/>
    <w:link w:val="Heading2Char"/>
    <w:uiPriority w:val="9"/>
    <w:unhideWhenUsed/>
    <w:qFormat/>
    <w:rsid w:val="00AF39A0"/>
    <w:pPr>
      <w:keepNext/>
      <w:keepLines/>
      <w:spacing w:after="120" w:line="360" w:lineRule="auto"/>
      <w:ind w:firstLine="567"/>
      <w:outlineLvl w:val="1"/>
    </w:pPr>
    <w:rPr>
      <w:rFonts w:ascii="Times New Roman" w:eastAsia="Times New Roman" w:hAnsi="Times New Roman" w:cs="Times New Roman"/>
      <w:b/>
      <w:color w:val="000000"/>
      <w:sz w:val="24"/>
      <w:szCs w:val="26"/>
      <w:lang w:eastAsia="ru-RU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F5C25"/>
    <w:pPr>
      <w:keepNext/>
      <w:keepLines/>
      <w:numPr>
        <w:ilvl w:val="2"/>
        <w:numId w:val="46"/>
      </w:numPr>
      <w:ind w:left="0" w:firstLine="567"/>
      <w:outlineLvl w:val="2"/>
    </w:pPr>
    <w:rPr>
      <w:rFonts w:eastAsiaTheme="majorEastAsia"/>
      <w:b/>
      <w:bCs/>
      <w:color w:val="000000"/>
      <w:lang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E1E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AE1E7D"/>
    <w:pPr>
      <w:tabs>
        <w:tab w:val="center" w:pos="4677"/>
        <w:tab w:val="right" w:pos="9355"/>
      </w:tabs>
      <w:ind w:firstLine="284"/>
    </w:pPr>
    <w:rPr>
      <w:bCs/>
      <w:color w:val="000000"/>
      <w:lang w:eastAsia="ru-RU"/>
    </w:rPr>
  </w:style>
  <w:style w:type="character" w:customStyle="1" w:styleId="HeaderChar">
    <w:name w:val="Header Char"/>
    <w:basedOn w:val="DefaultParagraphFont"/>
    <w:link w:val="Header"/>
    <w:uiPriority w:val="99"/>
    <w:rsid w:val="00AE1E7D"/>
  </w:style>
  <w:style w:type="paragraph" w:styleId="Footer">
    <w:name w:val="footer"/>
    <w:basedOn w:val="Normal"/>
    <w:link w:val="FooterChar"/>
    <w:uiPriority w:val="99"/>
    <w:unhideWhenUsed/>
    <w:rsid w:val="00AE1E7D"/>
    <w:pPr>
      <w:tabs>
        <w:tab w:val="center" w:pos="4677"/>
        <w:tab w:val="right" w:pos="9355"/>
      </w:tabs>
      <w:ind w:firstLine="284"/>
    </w:pPr>
    <w:rPr>
      <w:bCs/>
      <w:color w:val="000000"/>
      <w:lang w:eastAsia="ru-RU"/>
    </w:rPr>
  </w:style>
  <w:style w:type="character" w:customStyle="1" w:styleId="FooterChar">
    <w:name w:val="Footer Char"/>
    <w:basedOn w:val="DefaultParagraphFont"/>
    <w:link w:val="Footer"/>
    <w:uiPriority w:val="99"/>
    <w:rsid w:val="00AE1E7D"/>
  </w:style>
  <w:style w:type="character" w:customStyle="1" w:styleId="Heading1Char">
    <w:name w:val="Heading 1 Char"/>
    <w:basedOn w:val="DefaultParagraphFont"/>
    <w:link w:val="Heading1"/>
    <w:uiPriority w:val="9"/>
    <w:rsid w:val="00563C36"/>
    <w:rPr>
      <w:rFonts w:ascii="Times New Roman" w:eastAsia="Times New Roman" w:hAnsi="Times New Roman" w:cs="Times New Roman"/>
      <w:b/>
      <w:color w:val="000000"/>
      <w:sz w:val="24"/>
      <w:szCs w:val="32"/>
      <w:lang w:eastAsia="ru-RU"/>
    </w:rPr>
  </w:style>
  <w:style w:type="paragraph" w:styleId="TOCHeading">
    <w:name w:val="TOC Heading"/>
    <w:basedOn w:val="Heading1"/>
    <w:next w:val="Normal"/>
    <w:uiPriority w:val="39"/>
    <w:unhideWhenUsed/>
    <w:qFormat/>
    <w:rsid w:val="005413A0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4A5049"/>
    <w:pPr>
      <w:tabs>
        <w:tab w:val="right" w:leader="dot" w:pos="9344"/>
      </w:tabs>
      <w:spacing w:after="100"/>
      <w:ind w:firstLine="284"/>
    </w:pPr>
    <w:rPr>
      <w:bCs/>
      <w:color w:val="000000"/>
      <w:lang w:eastAsia="ru-RU"/>
    </w:rPr>
  </w:style>
  <w:style w:type="character" w:styleId="Hyperlink">
    <w:name w:val="Hyperlink"/>
    <w:basedOn w:val="DefaultParagraphFont"/>
    <w:uiPriority w:val="99"/>
    <w:unhideWhenUsed/>
    <w:rsid w:val="00780982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F39A0"/>
    <w:rPr>
      <w:rFonts w:ascii="Times New Roman" w:eastAsia="Times New Roman" w:hAnsi="Times New Roman" w:cs="Times New Roman"/>
      <w:b/>
      <w:color w:val="000000"/>
      <w:sz w:val="24"/>
      <w:szCs w:val="26"/>
      <w:lang w:eastAsia="ru-RU"/>
    </w:rPr>
  </w:style>
  <w:style w:type="paragraph" w:styleId="ListParagraph">
    <w:name w:val="List Paragraph"/>
    <w:basedOn w:val="Normal"/>
    <w:uiPriority w:val="34"/>
    <w:qFormat/>
    <w:rsid w:val="001164D7"/>
    <w:pPr>
      <w:spacing w:after="120"/>
      <w:ind w:left="720" w:firstLine="284"/>
      <w:contextualSpacing/>
    </w:pPr>
    <w:rPr>
      <w:bCs/>
      <w:color w:val="000000"/>
      <w:lang w:eastAsia="ru-RU"/>
    </w:rPr>
  </w:style>
  <w:style w:type="paragraph" w:styleId="TOC2">
    <w:name w:val="toc 2"/>
    <w:basedOn w:val="Normal"/>
    <w:next w:val="Normal"/>
    <w:autoRedefine/>
    <w:uiPriority w:val="39"/>
    <w:unhideWhenUsed/>
    <w:rsid w:val="00AD2114"/>
    <w:pPr>
      <w:tabs>
        <w:tab w:val="right" w:leader="dot" w:pos="9627"/>
      </w:tabs>
      <w:spacing w:after="120"/>
      <w:ind w:left="221" w:firstLine="284"/>
    </w:pPr>
    <w:rPr>
      <w:bCs/>
      <w:color w:val="000000"/>
      <w:lang w:eastAsia="ru-RU"/>
    </w:rPr>
  </w:style>
  <w:style w:type="character" w:styleId="Strong">
    <w:name w:val="Strong"/>
    <w:basedOn w:val="DefaultParagraphFont"/>
    <w:uiPriority w:val="22"/>
    <w:qFormat/>
    <w:rsid w:val="003F38F1"/>
    <w:rPr>
      <w:b/>
      <w:bCs/>
    </w:rPr>
  </w:style>
  <w:style w:type="character" w:customStyle="1" w:styleId="apple-converted-space">
    <w:name w:val="apple-converted-space"/>
    <w:basedOn w:val="DefaultParagraphFont"/>
    <w:rsid w:val="003F38F1"/>
  </w:style>
  <w:style w:type="paragraph" w:styleId="BalloonText">
    <w:name w:val="Balloon Text"/>
    <w:basedOn w:val="Normal"/>
    <w:link w:val="BalloonTextChar"/>
    <w:uiPriority w:val="99"/>
    <w:semiHidden/>
    <w:unhideWhenUsed/>
    <w:rsid w:val="00E900A1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00A1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995E6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95E66"/>
    <w:pPr>
      <w:spacing w:after="120"/>
      <w:ind w:firstLine="284"/>
    </w:pPr>
    <w:rPr>
      <w:bCs/>
      <w:color w:val="000000"/>
      <w:sz w:val="20"/>
      <w:szCs w:val="20"/>
      <w:lang w:eastAsia="ru-RU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95E6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95E66"/>
    <w:rPr>
      <w:b/>
      <w:bCs w:val="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95E66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1623AF"/>
    <w:pPr>
      <w:spacing w:after="0" w:line="240" w:lineRule="auto"/>
    </w:pPr>
  </w:style>
  <w:style w:type="paragraph" w:styleId="Subtitle">
    <w:name w:val="Subtitle"/>
    <w:basedOn w:val="Normal"/>
    <w:next w:val="Normal"/>
    <w:link w:val="SubtitleChar"/>
    <w:uiPriority w:val="11"/>
    <w:qFormat/>
    <w:rsid w:val="00BF5029"/>
    <w:pPr>
      <w:numPr>
        <w:ilvl w:val="1"/>
      </w:numPr>
      <w:spacing w:after="120"/>
      <w:ind w:firstLine="284"/>
    </w:pPr>
    <w:rPr>
      <w:rFonts w:eastAsiaTheme="minorEastAsia"/>
      <w:bCs/>
      <w:color w:val="5A5A5A" w:themeColor="text1" w:themeTint="A5"/>
      <w:spacing w:val="15"/>
      <w:lang w:eastAsia="ru-RU"/>
    </w:rPr>
  </w:style>
  <w:style w:type="character" w:customStyle="1" w:styleId="SubtitleChar">
    <w:name w:val="Subtitle Char"/>
    <w:basedOn w:val="DefaultParagraphFont"/>
    <w:link w:val="Subtitle"/>
    <w:uiPriority w:val="11"/>
    <w:rsid w:val="00BF5029"/>
    <w:rPr>
      <w:rFonts w:eastAsiaTheme="minorEastAsia"/>
      <w:color w:val="5A5A5A" w:themeColor="text1" w:themeTint="A5"/>
      <w:spacing w:val="15"/>
    </w:rPr>
  </w:style>
  <w:style w:type="character" w:customStyle="1" w:styleId="Heading3Char">
    <w:name w:val="Heading 3 Char"/>
    <w:basedOn w:val="DefaultParagraphFont"/>
    <w:link w:val="Heading3"/>
    <w:uiPriority w:val="9"/>
    <w:rsid w:val="006F5C25"/>
    <w:rPr>
      <w:rFonts w:ascii="Times New Roman" w:eastAsiaTheme="majorEastAsia" w:hAnsi="Times New Roman" w:cs="Times New Roman"/>
      <w:b/>
      <w:bCs/>
      <w:color w:val="000000"/>
      <w:sz w:val="24"/>
      <w:szCs w:val="24"/>
      <w:lang w:eastAsia="ru-RU"/>
    </w:rPr>
  </w:style>
  <w:style w:type="paragraph" w:styleId="TOC3">
    <w:name w:val="toc 3"/>
    <w:basedOn w:val="Normal"/>
    <w:next w:val="Normal"/>
    <w:autoRedefine/>
    <w:uiPriority w:val="39"/>
    <w:unhideWhenUsed/>
    <w:rsid w:val="00E61C14"/>
    <w:pPr>
      <w:spacing w:after="100"/>
      <w:ind w:left="440" w:firstLine="284"/>
    </w:pPr>
    <w:rPr>
      <w:bCs/>
      <w:color w:val="000000"/>
      <w:lang w:eastAsia="ru-RU"/>
    </w:rPr>
  </w:style>
  <w:style w:type="paragraph" w:styleId="Caption">
    <w:name w:val="caption"/>
    <w:basedOn w:val="Normal"/>
    <w:next w:val="Normal"/>
    <w:uiPriority w:val="35"/>
    <w:unhideWhenUsed/>
    <w:qFormat/>
    <w:rsid w:val="00867D38"/>
    <w:pPr>
      <w:spacing w:after="200"/>
      <w:ind w:firstLine="284"/>
    </w:pPr>
    <w:rPr>
      <w:bCs/>
      <w:i/>
      <w:iCs/>
      <w:color w:val="44546A" w:themeColor="text2"/>
      <w:sz w:val="18"/>
      <w:szCs w:val="18"/>
      <w:lang w:eastAsia="ru-RU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4E2CEF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E2CEF"/>
    <w:rPr>
      <w:rFonts w:ascii="Times New Roman" w:hAnsi="Times New Roman" w:cs="Times New Roman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6C58DB"/>
    <w:pPr>
      <w:spacing w:after="120"/>
      <w:ind w:firstLine="284"/>
    </w:pPr>
    <w:rPr>
      <w:bCs/>
      <w:color w:val="000000"/>
      <w:lang w:eastAsia="ru-RU"/>
    </w:rPr>
  </w:style>
  <w:style w:type="paragraph" w:styleId="NormalWeb">
    <w:name w:val="Normal (Web)"/>
    <w:basedOn w:val="Normal"/>
    <w:uiPriority w:val="99"/>
    <w:unhideWhenUsed/>
    <w:rsid w:val="00FF26CA"/>
    <w:pPr>
      <w:spacing w:before="100" w:beforeAutospacing="1" w:after="100" w:afterAutospacing="1"/>
    </w:pPr>
    <w:rPr>
      <w:bCs/>
      <w:color w:val="000000"/>
      <w:lang w:eastAsia="ru-RU"/>
    </w:rPr>
  </w:style>
  <w:style w:type="character" w:styleId="UnresolvedMention">
    <w:name w:val="Unresolved Mention"/>
    <w:basedOn w:val="DefaultParagraphFont"/>
    <w:uiPriority w:val="99"/>
    <w:rsid w:val="005867FC"/>
    <w:rPr>
      <w:color w:val="808080"/>
      <w:shd w:val="clear" w:color="auto" w:fill="E6E6E6"/>
    </w:rPr>
  </w:style>
  <w:style w:type="character" w:styleId="FollowedHyperlink">
    <w:name w:val="FollowedHyperlink"/>
    <w:basedOn w:val="DefaultParagraphFont"/>
    <w:uiPriority w:val="99"/>
    <w:semiHidden/>
    <w:unhideWhenUsed/>
    <w:rsid w:val="005867FC"/>
    <w:rPr>
      <w:color w:val="954F72" w:themeColor="followedHyperlink"/>
      <w:u w:val="single"/>
    </w:rPr>
  </w:style>
  <w:style w:type="paragraph" w:customStyle="1" w:styleId="Notouch1">
    <w:name w:val="No touch 1"/>
    <w:basedOn w:val="Normal"/>
    <w:rsid w:val="0036586D"/>
    <w:pPr>
      <w:spacing w:before="0" w:line="240" w:lineRule="auto"/>
      <w:ind w:firstLine="0"/>
      <w:jc w:val="center"/>
    </w:pPr>
    <w:rPr>
      <w:b/>
      <w:sz w:val="28"/>
      <w:szCs w:val="28"/>
    </w:rPr>
  </w:style>
  <w:style w:type="paragraph" w:customStyle="1" w:styleId="Notouch2">
    <w:name w:val="No touch 2"/>
    <w:basedOn w:val="Normal"/>
    <w:rsid w:val="0036586D"/>
    <w:pPr>
      <w:spacing w:before="0" w:line="240" w:lineRule="auto"/>
      <w:ind w:firstLine="0"/>
      <w:jc w:val="center"/>
    </w:pPr>
  </w:style>
  <w:style w:type="paragraph" w:customStyle="1" w:styleId="Notouch3">
    <w:name w:val="No touch 3"/>
    <w:qFormat/>
    <w:rsid w:val="0036586D"/>
    <w:pPr>
      <w:spacing w:line="240" w:lineRule="auto"/>
      <w:jc w:val="center"/>
    </w:pPr>
    <w:rPr>
      <w:rFonts w:ascii="Times New Roman" w:eastAsia="Times New Roman" w:hAnsi="Times New Roman" w:cs="Times New Roman"/>
      <w:b/>
      <w:sz w:val="28"/>
      <w:szCs w:val="28"/>
    </w:rPr>
  </w:style>
  <w:style w:type="paragraph" w:customStyle="1" w:styleId="Notouch4">
    <w:name w:val="No touch 4"/>
    <w:basedOn w:val="Normal"/>
    <w:rsid w:val="0036586D"/>
    <w:pPr>
      <w:framePr w:hSpace="180" w:wrap="around" w:vAnchor="text" w:hAnchor="text" w:y="1"/>
      <w:spacing w:before="0" w:line="240" w:lineRule="auto"/>
      <w:ind w:left="113" w:right="113" w:firstLine="0"/>
      <w:suppressOverlap/>
      <w:jc w:val="center"/>
    </w:pPr>
    <w:rPr>
      <w:b/>
    </w:rPr>
  </w:style>
  <w:style w:type="paragraph" w:customStyle="1" w:styleId="Notouch5">
    <w:name w:val="No touch 5"/>
    <w:basedOn w:val="Normal"/>
    <w:qFormat/>
    <w:rsid w:val="00413D8F"/>
    <w:pPr>
      <w:spacing w:before="0" w:line="240" w:lineRule="auto"/>
      <w:ind w:left="708" w:firstLine="708"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F5C2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line="240" w:lineRule="auto"/>
      <w:ind w:firstLine="0"/>
      <w:jc w:val="left"/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F5C25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669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4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2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895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64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11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763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79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47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17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8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32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2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13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56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537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939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977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792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239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578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15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4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GOST-R-7.0.5-2008.xsl" StyleName="ГОСТ Р 7.0.5-2008 (сортировка по порядку включения)" Version="10">
  <b:Source>
    <b:Tag>Пап14</b:Tag>
    <b:SourceType>ArticleInAPeriodical</b:SourceType>
    <b:Guid>{32E21123-A1BD-47A1-B2AA-55C46A64BAF5}</b:Guid>
    <b:Title>Анализ коллекции данных посредством логико-множественного гистограммного представления</b:Title>
    <b:Year>2014</b:Year>
    <b:PeriodicalTitle>Программные продукты и системы</b:PeriodicalTitle>
    <b:Pages>57-60</b:Pages>
    <b:Author>
      <b:Author>
        <b:NameList>
          <b:Person>
            <b:Last>Папулин</b:Last>
            <b:First>С.</b:First>
            <b:Middle>Ю.</b:Middle>
          </b:Person>
        </b:NameList>
      </b:Author>
    </b:Author>
    <b:LCID>ru-RU</b:LCID>
    <b:RefOrder>1</b:RefOrder>
  </b:Source>
  <b:Source>
    <b:Tag>Apa17</b:Tag>
    <b:SourceType>InternetSite</b:SourceType>
    <b:Guid>{83F8CEF6-02CB-44B6-AD91-B3427402F1BE}</b:Guid>
    <b:Title>Apache Spark</b:Title>
    <b:Year>2017</b:Year>
    <b:Month>10</b:Month>
    <b:Day>26</b:Day>
    <b:LCID>ru-RU</b:LCID>
    <b:InternetSiteTitle>Apache Spark</b:InternetSiteTitle>
    <b:URL>https://spark.apache.org</b:URL>
    <b:RefOrder>2</b:RefOrder>
  </b:Source>
  <b:Source>
    <b:Tag>Cис17</b:Tag>
    <b:SourceType>InternetSite</b:SourceType>
    <b:Guid>{574D779D-2D23-4CAA-87AA-92E302EBE94E}</b:Guid>
    <b:LCID>ru-RU</b:LCID>
    <b:Title>Cистемные требования для Java</b:Title>
    <b:InternetSiteTitle>Java</b:InternetSiteTitle>
    <b:Year>2017</b:Year>
    <b:Month>10</b:Month>
    <b:Day>26</b:Day>
    <b:URL>https://www.java.com/ru/download/help/sysreq.xml</b:URL>
    <b:RefOrder>3</b:RefOrder>
  </b:Source>
</b:Sources>
</file>

<file path=customXml/itemProps1.xml><?xml version="1.0" encoding="utf-8"?>
<ds:datastoreItem xmlns:ds="http://schemas.openxmlformats.org/officeDocument/2006/customXml" ds:itemID="{AAF56B81-5EF1-BB48-A0F4-C295043953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9</TotalTime>
  <Pages>12</Pages>
  <Words>1125</Words>
  <Characters>6417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75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thur</dc:creator>
  <cp:keywords/>
  <dc:description/>
  <cp:lastModifiedBy>Данилин Павел Иванович</cp:lastModifiedBy>
  <cp:revision>44</cp:revision>
  <cp:lastPrinted>2016-05-27T16:26:00Z</cp:lastPrinted>
  <dcterms:created xsi:type="dcterms:W3CDTF">2019-04-20T10:55:00Z</dcterms:created>
  <dcterms:modified xsi:type="dcterms:W3CDTF">2019-05-25T10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csl.mendeley.com/styles/531777161/ieee</vt:lpwstr>
  </property>
  <property fmtid="{D5CDD505-2E9C-101B-9397-08002B2CF9AE}" pid="13" name="Mendeley Recent Style Name 5_1">
    <vt:lpwstr>IEEE - Paul Danilin</vt:lpwstr>
  </property>
  <property fmtid="{D5CDD505-2E9C-101B-9397-08002B2CF9AE}" pid="14" name="Mendeley Recent Style Id 6_1">
    <vt:lpwstr>http://csl.mendeley.com/styles/531777161/ieee-hse-2018</vt:lpwstr>
  </property>
  <property fmtid="{D5CDD505-2E9C-101B-9397-08002B2CF9AE}" pid="15" name="Mendeley Recent Style Name 6_1">
    <vt:lpwstr>IEEE - Paul Danilin</vt:lpwstr>
  </property>
  <property fmtid="{D5CDD505-2E9C-101B-9397-08002B2CF9AE}" pid="16" name="Mendeley Recent Style Id 7_1">
    <vt:lpwstr>http://csl.mendeley.com/styles/531777161/gost-r-7-0-5-2009-copy</vt:lpwstr>
  </property>
  <property fmtid="{D5CDD505-2E9C-101B-9397-08002B2CF9AE}" pid="17" name="Mendeley Recent Style Name 7_1">
    <vt:lpwstr>Russian GOST R 7.0.5-2008 (Russian) - Paul Danilin</vt:lpwstr>
  </property>
  <property fmtid="{D5CDD505-2E9C-101B-9397-08002B2CF9AE}" pid="18" name="Mendeley Document_1">
    <vt:lpwstr>True</vt:lpwstr>
  </property>
  <property fmtid="{D5CDD505-2E9C-101B-9397-08002B2CF9AE}" pid="19" name="Mendeley Unique User Id_1">
    <vt:lpwstr>e64dcebe-6fef-3214-8277-e066328f57e9</vt:lpwstr>
  </property>
  <property fmtid="{D5CDD505-2E9C-101B-9397-08002B2CF9AE}" pid="20" name="Mendeley Citation Style_1">
    <vt:lpwstr>https://csl.mendeley.com/styles/531777161/gost-r-7-0-5-2008-numeric-alphabetical</vt:lpwstr>
  </property>
</Properties>
</file>